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A5BA783" w14:textId="3722801A" w:rsidR="00A12891" w:rsidRDefault="0084398D">
      <w:pPr>
        <w:rPr>
          <w:rFonts w:ascii="Times New Roman" w:hAnsi="Times New Roman" w:cs="Times New Roman"/>
          <w:sz w:val="32"/>
          <w:szCs w:val="36"/>
        </w:rPr>
      </w:pPr>
      <w:r>
        <w:rPr>
          <w:rFonts w:ascii="Times New Roman" w:hAnsi="Times New Roman" w:cs="Times New Roman" w:hint="eastAsia"/>
          <w:sz w:val="32"/>
          <w:szCs w:val="36"/>
        </w:rPr>
        <w:t xml:space="preserve">Table S4. </w:t>
      </w:r>
      <w:r w:rsidRPr="00F86EB4">
        <w:rPr>
          <w:rFonts w:ascii="Times New Roman" w:hAnsi="Times New Roman" w:cs="Times New Roman"/>
          <w:sz w:val="32"/>
          <w:szCs w:val="36"/>
        </w:rPr>
        <w:t>Overlapping of the included systematic reviews and meta-analysis</w:t>
      </w:r>
    </w:p>
    <w:tbl>
      <w:tblPr>
        <w:tblStyle w:val="aff5"/>
        <w:tblW w:w="5000" w:type="pct"/>
        <w:tblLook w:val="04A0" w:firstRow="1" w:lastRow="0" w:firstColumn="1" w:lastColumn="0" w:noHBand="0" w:noVBand="1"/>
      </w:tblPr>
      <w:tblGrid>
        <w:gridCol w:w="528"/>
        <w:gridCol w:w="395"/>
        <w:gridCol w:w="481"/>
        <w:gridCol w:w="398"/>
        <w:gridCol w:w="381"/>
        <w:gridCol w:w="408"/>
        <w:gridCol w:w="417"/>
        <w:gridCol w:w="381"/>
        <w:gridCol w:w="392"/>
        <w:gridCol w:w="395"/>
        <w:gridCol w:w="440"/>
        <w:gridCol w:w="387"/>
        <w:gridCol w:w="381"/>
        <w:gridCol w:w="422"/>
        <w:gridCol w:w="422"/>
        <w:gridCol w:w="381"/>
        <w:gridCol w:w="381"/>
        <w:gridCol w:w="480"/>
        <w:gridCol w:w="387"/>
        <w:gridCol w:w="439"/>
      </w:tblGrid>
      <w:tr w:rsidR="0084398D" w:rsidRPr="00230C4D" w14:paraId="6025E74F" w14:textId="77777777" w:rsidTr="004E366F">
        <w:trPr>
          <w:trHeight w:val="510"/>
        </w:trPr>
        <w:tc>
          <w:tcPr>
            <w:tcW w:w="308" w:type="pct"/>
            <w:tcBorders>
              <w:top w:val="single" w:sz="12" w:space="0" w:color="auto"/>
            </w:tcBorders>
            <w:vAlign w:val="center"/>
          </w:tcPr>
          <w:p w14:paraId="177AB742" w14:textId="77777777" w:rsidR="0084398D" w:rsidRPr="00230C4D" w:rsidRDefault="0084398D" w:rsidP="004E366F">
            <w:pPr>
              <w:widowControl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692" w:type="pct"/>
            <w:gridSpan w:val="19"/>
            <w:tcBorders>
              <w:top w:val="single" w:sz="12" w:space="0" w:color="auto"/>
            </w:tcBorders>
            <w:vAlign w:val="center"/>
          </w:tcPr>
          <w:p w14:paraId="59D51F7D" w14:textId="77777777" w:rsidR="0084398D" w:rsidRPr="00230C4D" w:rsidRDefault="0084398D" w:rsidP="004E366F">
            <w:pPr>
              <w:widowControl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</w:t>
            </w:r>
            <w:r>
              <w:rPr>
                <w:rFonts w:ascii="Times New Roman" w:hAnsi="Times New Roman" w:cs="Times New Roman"/>
              </w:rPr>
              <w:t>ystematic reviews and meta-analyses</w:t>
            </w:r>
          </w:p>
        </w:tc>
      </w:tr>
      <w:tr w:rsidR="0084398D" w:rsidRPr="00230C4D" w14:paraId="3A626122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2927A6E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b/>
                <w:bCs/>
                <w:sz w:val="10"/>
                <w:szCs w:val="10"/>
              </w:rPr>
            </w:pPr>
            <w:r w:rsidRPr="00230C4D">
              <w:rPr>
                <w:rFonts w:ascii="Times New Roman" w:hAnsi="Times New Roman" w:cs="Times New Roman"/>
                <w:b/>
                <w:bCs/>
                <w:sz w:val="10"/>
                <w:szCs w:val="10"/>
              </w:rPr>
              <w:t>Original research</w:t>
            </w:r>
          </w:p>
        </w:tc>
        <w:tc>
          <w:tcPr>
            <w:tcW w:w="244" w:type="pct"/>
            <w:vAlign w:val="center"/>
          </w:tcPr>
          <w:p w14:paraId="713BBB25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5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Song et al, 2011</w:t>
              </w:r>
            </w:hyperlink>
          </w:p>
        </w:tc>
        <w:tc>
          <w:tcPr>
            <w:tcW w:w="239" w:type="pct"/>
            <w:vAlign w:val="center"/>
          </w:tcPr>
          <w:p w14:paraId="1B876D9C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6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Li et al, </w:t>
              </w:r>
            </w:hyperlink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>2014</w:t>
            </w:r>
          </w:p>
        </w:tc>
        <w:tc>
          <w:tcPr>
            <w:tcW w:w="247" w:type="pct"/>
            <w:vAlign w:val="center"/>
          </w:tcPr>
          <w:p w14:paraId="3584B431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7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Chen</w:t>
              </w:r>
            </w:hyperlink>
            <w:r w:rsidRPr="00230C4D">
              <w:rPr>
                <w:rStyle w:val="afc"/>
                <w:rFonts w:eastAsia="等线"/>
                <w:sz w:val="12"/>
                <w:szCs w:val="12"/>
              </w:rPr>
              <w:t xml:space="preserve"> et al, </w:t>
            </w:r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>2021</w:t>
            </w:r>
          </w:p>
        </w:tc>
        <w:tc>
          <w:tcPr>
            <w:tcW w:w="235" w:type="pct"/>
            <w:vAlign w:val="center"/>
          </w:tcPr>
          <w:p w14:paraId="3F019052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8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Gan</w:t>
              </w:r>
            </w:hyperlink>
            <w:r w:rsidRPr="00230C4D">
              <w:rPr>
                <w:rStyle w:val="afc"/>
                <w:rFonts w:eastAsia="等线"/>
                <w:sz w:val="12"/>
                <w:szCs w:val="12"/>
              </w:rPr>
              <w:t xml:space="preserve"> et al,</w:t>
            </w:r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 xml:space="preserve"> 2022</w:t>
            </w:r>
          </w:p>
        </w:tc>
        <w:tc>
          <w:tcPr>
            <w:tcW w:w="251" w:type="pct"/>
            <w:vAlign w:val="center"/>
          </w:tcPr>
          <w:p w14:paraId="3A0A6F6F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9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Gong</w:t>
              </w:r>
            </w:hyperlink>
            <w:r w:rsidRPr="00230C4D">
              <w:rPr>
                <w:rStyle w:val="afc"/>
                <w:rFonts w:eastAsia="等线"/>
                <w:sz w:val="12"/>
                <w:szCs w:val="12"/>
              </w:rPr>
              <w:t xml:space="preserve"> et al,</w:t>
            </w:r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 xml:space="preserve"> 2017</w:t>
            </w:r>
          </w:p>
        </w:tc>
        <w:tc>
          <w:tcPr>
            <w:tcW w:w="259" w:type="pct"/>
            <w:vAlign w:val="center"/>
          </w:tcPr>
          <w:p w14:paraId="3D61C067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10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Lanca</w:t>
              </w:r>
            </w:hyperlink>
            <w:r w:rsidRPr="00230C4D">
              <w:rPr>
                <w:rStyle w:val="afc"/>
                <w:rFonts w:eastAsia="等线"/>
                <w:sz w:val="12"/>
                <w:szCs w:val="12"/>
              </w:rPr>
              <w:t xml:space="preserve"> et al,</w:t>
            </w:r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 xml:space="preserve"> 2023</w:t>
            </w:r>
          </w:p>
        </w:tc>
        <w:tc>
          <w:tcPr>
            <w:tcW w:w="239" w:type="pct"/>
            <w:vAlign w:val="center"/>
          </w:tcPr>
          <w:p w14:paraId="6A1F0968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11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Tran</w:t>
              </w:r>
            </w:hyperlink>
            <w:r w:rsidRPr="00230C4D">
              <w:rPr>
                <w:rStyle w:val="afc"/>
                <w:rFonts w:eastAsia="等线"/>
                <w:sz w:val="12"/>
                <w:szCs w:val="12"/>
              </w:rPr>
              <w:t xml:space="preserve"> et al,</w:t>
            </w:r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 xml:space="preserve"> 2021</w:t>
            </w:r>
          </w:p>
        </w:tc>
        <w:tc>
          <w:tcPr>
            <w:tcW w:w="245" w:type="pct"/>
            <w:vAlign w:val="center"/>
          </w:tcPr>
          <w:p w14:paraId="43B8BA64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12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Yang</w:t>
              </w:r>
            </w:hyperlink>
            <w:r w:rsidRPr="00230C4D">
              <w:rPr>
                <w:rStyle w:val="afc"/>
                <w:rFonts w:eastAsia="等线"/>
                <w:sz w:val="12"/>
                <w:szCs w:val="12"/>
              </w:rPr>
              <w:t xml:space="preserve"> et al,</w:t>
            </w:r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 xml:space="preserve"> 2022</w:t>
            </w:r>
          </w:p>
        </w:tc>
        <w:tc>
          <w:tcPr>
            <w:tcW w:w="244" w:type="pct"/>
            <w:vAlign w:val="center"/>
          </w:tcPr>
          <w:p w14:paraId="20D35F7A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13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Zhao</w:t>
              </w:r>
            </w:hyperlink>
            <w:r w:rsidRPr="00230C4D">
              <w:rPr>
                <w:rStyle w:val="afc"/>
                <w:rFonts w:eastAsia="等线"/>
                <w:sz w:val="12"/>
                <w:szCs w:val="12"/>
              </w:rPr>
              <w:t xml:space="preserve"> et al,</w:t>
            </w:r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 xml:space="preserve"> 2020</w:t>
            </w:r>
          </w:p>
        </w:tc>
        <w:tc>
          <w:tcPr>
            <w:tcW w:w="264" w:type="pct"/>
            <w:vAlign w:val="center"/>
          </w:tcPr>
          <w:p w14:paraId="68029A4B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14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Zheng</w:t>
              </w:r>
            </w:hyperlink>
            <w:r w:rsidRPr="00230C4D">
              <w:rPr>
                <w:rStyle w:val="afc"/>
                <w:rFonts w:eastAsia="等线"/>
                <w:sz w:val="12"/>
                <w:szCs w:val="12"/>
              </w:rPr>
              <w:t xml:space="preserve"> et al,</w:t>
            </w:r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 xml:space="preserve"> 2022</w:t>
            </w:r>
          </w:p>
        </w:tc>
        <w:tc>
          <w:tcPr>
            <w:tcW w:w="235" w:type="pct"/>
            <w:vAlign w:val="center"/>
          </w:tcPr>
          <w:p w14:paraId="46E61A52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15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Gao et al, 2021</w:t>
              </w:r>
            </w:hyperlink>
          </w:p>
        </w:tc>
        <w:tc>
          <w:tcPr>
            <w:tcW w:w="233" w:type="pct"/>
            <w:vAlign w:val="center"/>
          </w:tcPr>
          <w:p w14:paraId="048C84EC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16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Wei</w:t>
              </w:r>
            </w:hyperlink>
            <w:r w:rsidRPr="00230C4D">
              <w:rPr>
                <w:rStyle w:val="afc"/>
                <w:rFonts w:eastAsia="等线"/>
                <w:sz w:val="12"/>
                <w:szCs w:val="12"/>
              </w:rPr>
              <w:t xml:space="preserve"> et al,</w:t>
            </w:r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 xml:space="preserve"> 2023</w:t>
            </w:r>
          </w:p>
        </w:tc>
        <w:tc>
          <w:tcPr>
            <w:tcW w:w="254" w:type="pct"/>
            <w:vAlign w:val="center"/>
          </w:tcPr>
          <w:p w14:paraId="1DD41001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17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Wang</w:t>
              </w:r>
            </w:hyperlink>
            <w:r w:rsidRPr="00230C4D">
              <w:rPr>
                <w:rStyle w:val="afc"/>
                <w:rFonts w:eastAsia="等线"/>
                <w:sz w:val="12"/>
                <w:szCs w:val="12"/>
              </w:rPr>
              <w:t xml:space="preserve"> et al,</w:t>
            </w:r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 xml:space="preserve"> 2020</w:t>
            </w:r>
          </w:p>
        </w:tc>
        <w:tc>
          <w:tcPr>
            <w:tcW w:w="254" w:type="pct"/>
            <w:vAlign w:val="center"/>
          </w:tcPr>
          <w:p w14:paraId="6B76A7AA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18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Wang et al, 2023</w:t>
              </w:r>
            </w:hyperlink>
          </w:p>
        </w:tc>
        <w:tc>
          <w:tcPr>
            <w:tcW w:w="235" w:type="pct"/>
            <w:vAlign w:val="center"/>
          </w:tcPr>
          <w:p w14:paraId="420B1287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19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Tsai</w:t>
              </w:r>
            </w:hyperlink>
            <w:r w:rsidRPr="00230C4D">
              <w:rPr>
                <w:rStyle w:val="afc"/>
                <w:rFonts w:eastAsia="等线"/>
                <w:sz w:val="12"/>
                <w:szCs w:val="12"/>
              </w:rPr>
              <w:t xml:space="preserve"> et al,</w:t>
            </w:r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 xml:space="preserve"> 2021</w:t>
            </w:r>
          </w:p>
        </w:tc>
        <w:tc>
          <w:tcPr>
            <w:tcW w:w="233" w:type="pct"/>
            <w:vAlign w:val="center"/>
          </w:tcPr>
          <w:p w14:paraId="3DD2A2EE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20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Sun</w:t>
              </w:r>
            </w:hyperlink>
            <w:r w:rsidRPr="00230C4D">
              <w:rPr>
                <w:rStyle w:val="afc"/>
                <w:rFonts w:eastAsia="等线"/>
                <w:sz w:val="12"/>
                <w:szCs w:val="12"/>
              </w:rPr>
              <w:t xml:space="preserve"> et al,</w:t>
            </w:r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 xml:space="preserve"> 2022</w:t>
            </w:r>
          </w:p>
        </w:tc>
        <w:tc>
          <w:tcPr>
            <w:tcW w:w="286" w:type="pct"/>
            <w:vAlign w:val="center"/>
          </w:tcPr>
          <w:p w14:paraId="54C14ECA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21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>Kumari et al, </w:t>
              </w:r>
            </w:hyperlink>
            <w:r w:rsidRPr="00230C4D">
              <w:rPr>
                <w:rFonts w:ascii="Times New Roman" w:eastAsia="等线" w:hAnsi="Times New Roman" w:cs="Times New Roman"/>
                <w:color w:val="0563C1"/>
                <w:sz w:val="12"/>
                <w:szCs w:val="12"/>
              </w:rPr>
              <w:t>2022</w:t>
            </w:r>
          </w:p>
        </w:tc>
        <w:tc>
          <w:tcPr>
            <w:tcW w:w="267" w:type="pct"/>
            <w:vAlign w:val="center"/>
          </w:tcPr>
          <w:p w14:paraId="16F87C6B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22" w:history="1">
              <w:r w:rsidRPr="00230C4D">
                <w:rPr>
                  <w:rStyle w:val="afc"/>
                  <w:sz w:val="12"/>
                  <w:szCs w:val="12"/>
                </w:rPr>
                <w:t>Fan et al, 2021</w:t>
              </w:r>
            </w:hyperlink>
          </w:p>
        </w:tc>
        <w:tc>
          <w:tcPr>
            <w:tcW w:w="228" w:type="pct"/>
            <w:vAlign w:val="center"/>
          </w:tcPr>
          <w:p w14:paraId="55C9D0F6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8"/>
                <w:szCs w:val="8"/>
              </w:rPr>
            </w:pPr>
            <w:hyperlink r:id="rId23" w:history="1">
              <w:r w:rsidRPr="00230C4D">
                <w:rPr>
                  <w:rStyle w:val="afc"/>
                  <w:rFonts w:eastAsia="等线"/>
                  <w:sz w:val="12"/>
                  <w:szCs w:val="12"/>
                </w:rPr>
                <w:t xml:space="preserve">Zhang et al, </w:t>
              </w:r>
              <w:r w:rsidRPr="00230C4D">
                <w:rPr>
                  <w:rStyle w:val="afc"/>
                  <w:sz w:val="12"/>
                  <w:szCs w:val="12"/>
                </w:rPr>
                <w:t>2023</w:t>
              </w:r>
            </w:hyperlink>
          </w:p>
        </w:tc>
      </w:tr>
      <w:tr w:rsidR="0084398D" w:rsidRPr="00230C4D" w14:paraId="3F251356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6B35212D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24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Yen</w:t>
              </w:r>
              <w:r w:rsidRPr="00252441">
                <w:rPr>
                  <w:rStyle w:val="afc"/>
                  <w:sz w:val="10"/>
                  <w:szCs w:val="10"/>
                </w:rPr>
                <w:t xml:space="preserve"> et al. 1989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Yen&lt;/Author&gt;&lt;Year&gt;1989&lt;/Year&gt;&lt;RecNum&gt;1&lt;/RecNum&gt;&lt;DisplayText&gt;[1]&lt;/DisplayText&gt;&lt;record&gt;&lt;rec-number&gt;1&lt;/rec-number&gt;&lt;foreign-keys&gt;&lt;key app="EN" db-id="pfs2rr9xkzd52re59rdvz2p4wdva0d052ps5" timestamp="1698496073"&gt;1&lt;/key&gt;&lt;/foreign-keys&gt;&lt;ref-type name="Journal Article"&gt;17&lt;/ref-type&gt;&lt;contributors&gt;&lt;authors&gt;&lt;author&gt;Yen, M. Y.&lt;/author&gt;&lt;author&gt;Liu, J. H.&lt;/author&gt;&lt;author&gt;Kao, S. C.&lt;/author&gt;&lt;author&gt;Shiao, C. H.&lt;/author&gt;&lt;/authors&gt;&lt;/contributors&gt;&lt;auth-address&gt;Department of Ophthalmology, Veterans General Hospital, Yang-Ming Medical College, Taipei, Taiwan, Republic of China.&lt;/auth-address&gt;&lt;titles&gt;&lt;title&gt;Comparison of the effect of atropine and cyclopentolate on myopia&lt;/title&gt;&lt;secondary-title&gt;Ann Ophthalmol&lt;/secondary-title&gt;&lt;/titles&gt;&lt;periodical&gt;&lt;full-title&gt;Ann Ophthalmol&lt;/full-title&gt;&lt;/periodical&gt;&lt;pages&gt;180-2, 187&lt;/pages&gt;&lt;volume&gt;21&lt;/volume&gt;&lt;number&gt;5&lt;/number&gt;&lt;edition&gt;1989/05/01&lt;/edition&gt;&lt;keywords&gt;&lt;keyword&gt;Administration, Topical&lt;/keyword&gt;&lt;keyword&gt;Adolescent&lt;/keyword&gt;&lt;keyword&gt;Atropine/*therapeutic use&lt;/keyword&gt;&lt;keyword&gt;Child&lt;/keyword&gt;&lt;keyword&gt;Cyclopentolate/*therapeutic use&lt;/keyword&gt;&lt;keyword&gt;Drug Evaluation&lt;/keyword&gt;&lt;keyword&gt;Female&lt;/keyword&gt;&lt;keyword&gt;Follow-Up Studies&lt;/keyword&gt;&lt;keyword&gt;Humans&lt;/keyword&gt;&lt;keyword&gt;Male&lt;/keyword&gt;&lt;keyword&gt;Myopia/*drug therapy&lt;/keyword&gt;&lt;keyword&gt;Phenylacetates/*therapeutic use&lt;/keyword&gt;&lt;keyword&gt;Random Allocation&lt;/keyword&gt;&lt;keyword&gt;Refractive Errors/drug therapy&lt;/keyword&gt;&lt;keyword&gt;Time Factors&lt;/keyword&gt;&lt;/keywords&gt;&lt;dates&gt;&lt;year&gt;1989&lt;/year&gt;&lt;pub-dates&gt;&lt;date&gt;May&lt;/date&gt;&lt;/pub-dates&gt;&lt;/dates&gt;&lt;isbn&gt;0003-4886 (Print)&amp;#xD;0003-4886&lt;/isbn&gt;&lt;accession-num&gt;2742290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1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7046B4A7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9" w:type="pct"/>
            <w:vAlign w:val="center"/>
          </w:tcPr>
          <w:p w14:paraId="638D6DDE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7" w:type="pct"/>
            <w:vAlign w:val="center"/>
          </w:tcPr>
          <w:p w14:paraId="43BCB996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3A288476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3F6E7BF5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0C963EB9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AF0F514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5" w:type="pct"/>
            <w:vAlign w:val="center"/>
          </w:tcPr>
          <w:p w14:paraId="08F6F11D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048C87EE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4" w:type="pct"/>
            <w:vAlign w:val="center"/>
          </w:tcPr>
          <w:p w14:paraId="1E477740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6B69829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15F8226E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B4D9F04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BDA3A1E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DF44679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F4064ED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246CB130" w14:textId="77777777" w:rsidR="0084398D" w:rsidRPr="00230C4D" w:rsidRDefault="0084398D" w:rsidP="004E366F">
            <w:pPr>
              <w:widowControl/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78D65726" w14:textId="77777777" w:rsidR="0084398D" w:rsidRPr="00230C4D" w:rsidRDefault="0084398D" w:rsidP="004E366F">
            <w:pPr>
              <w:widowControl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51DA4F67" w14:textId="77777777" w:rsidR="0084398D" w:rsidRPr="00230C4D" w:rsidRDefault="0084398D" w:rsidP="004E366F">
            <w:pPr>
              <w:widowControl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47293121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0C6399D2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25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S</w:t>
              </w:r>
              <w:r w:rsidRPr="00252441">
                <w:rPr>
                  <w:rStyle w:val="afc"/>
                  <w:sz w:val="10"/>
                  <w:szCs w:val="10"/>
                </w:rPr>
                <w:t>hih et al. 1999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Shih&lt;/Author&gt;&lt;Year&gt;1999&lt;/Year&gt;&lt;RecNum&gt;4&lt;/RecNum&gt;&lt;DisplayText&gt;[2]&lt;/DisplayText&gt;&lt;record&gt;&lt;rec-number&gt;4&lt;/rec-number&gt;&lt;foreign-keys&gt;&lt;key app="EN" db-id="pfs2rr9xkzd52re59rdvz2p4wdva0d052ps5" timestamp="1698496109"&gt;4&lt;/key&gt;&lt;/foreign-keys&gt;&lt;ref-type name="Journal Article"&gt;17&lt;/ref-type&gt;&lt;contributors&gt;&lt;authors&gt;&lt;author&gt;Shih, Y. F.&lt;/author&gt;&lt;author&gt;Chen, C. H.&lt;/author&gt;&lt;author&gt;Chou, A. C.&lt;/author&gt;&lt;author&gt;Ho, T. C.&lt;/author&gt;&lt;author&gt;Lin, L. L.&lt;/author&gt;&lt;author&gt;Hung, P. T.&lt;/author&gt;&lt;/authors&gt;&lt;/contributors&gt;&lt;auth-address&gt;Department of Ophthalmology, National Taiwan University Hospital, Taipei, Republic of China.&lt;/auth-address&gt;&lt;titles&gt;&lt;title&gt;Effects of different concentrations of atropine on controlling myopia in myopic children&lt;/title&gt;&lt;secondary-title&gt;J Ocul Pharmacol Ther&lt;/secondary-title&gt;&lt;/titles&gt;&lt;periodical&gt;&lt;full-title&gt;J Ocul Pharmacol Ther&lt;/full-title&gt;&lt;/periodical&gt;&lt;pages&gt;85-90&lt;/pages&gt;&lt;volume&gt;15&lt;/volume&gt;&lt;number&gt;1&lt;/number&gt;&lt;edition&gt;1999/02/27&lt;/edition&gt;&lt;keywords&gt;&lt;keyword&gt;Adolescent&lt;/keyword&gt;&lt;keyword&gt;Atropine/administration &amp;amp; dosage/*therapeutic use&lt;/keyword&gt;&lt;keyword&gt;Child&lt;/keyword&gt;&lt;keyword&gt;Disease Progression&lt;/keyword&gt;&lt;keyword&gt;Humans&lt;/keyword&gt;&lt;keyword&gt;Myopia/physiopathology/*prevention &amp;amp; control&lt;/keyword&gt;&lt;keyword&gt;Ophthalmic Solutions/administration &amp;amp; dosage/therapeutic use&lt;/keyword&gt;&lt;keyword&gt;Visual Acuity&lt;/keyword&gt;&lt;/keywords&gt;&lt;dates&gt;&lt;year&gt;1999&lt;/year&gt;&lt;pub-dates&gt;&lt;date&gt;Feb&lt;/date&gt;&lt;/pub-dates&gt;&lt;/dates&gt;&lt;isbn&gt;1080-7683 (Print)&amp;#xD;1080-7683&lt;/isbn&gt;&lt;accession-num&gt;10048351&lt;/accession-num&gt;&lt;urls&gt;&lt;/urls&gt;&lt;electronic-resource-num&gt;10.1089/jop.1999.15.8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2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6410BD0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9" w:type="pct"/>
            <w:vAlign w:val="center"/>
          </w:tcPr>
          <w:p w14:paraId="7130375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7" w:type="pct"/>
            <w:vAlign w:val="center"/>
          </w:tcPr>
          <w:p w14:paraId="61C7EC3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4DBE755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1" w:type="pct"/>
            <w:vAlign w:val="center"/>
          </w:tcPr>
          <w:p w14:paraId="1EA95A2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61F3B30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D27E3D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5" w:type="pct"/>
            <w:vAlign w:val="center"/>
          </w:tcPr>
          <w:p w14:paraId="5E5D8AB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459EC0B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4" w:type="pct"/>
            <w:vAlign w:val="center"/>
          </w:tcPr>
          <w:p w14:paraId="7653A4C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1E4B1D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D877F9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237833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6B1323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6E0370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62ABF9A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7A95945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5769E16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13F8B44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10A53FC1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124EAC50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26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C</w:t>
              </w:r>
              <w:r w:rsidRPr="00252441">
                <w:rPr>
                  <w:rStyle w:val="afc"/>
                  <w:sz w:val="10"/>
                  <w:szCs w:val="10"/>
                </w:rPr>
                <w:t>hua et al. 2006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Chua&lt;/Author&gt;&lt;Year&gt;2006&lt;/Year&gt;&lt;RecNum&gt;3&lt;/RecNum&gt;&lt;DisplayText&gt;[3]&lt;/DisplayText&gt;&lt;record&gt;&lt;rec-number&gt;3&lt;/rec-number&gt;&lt;foreign-keys&gt;&lt;key app="EN" db-id="pfs2rr9xkzd52re59rdvz2p4wdva0d052ps5" timestamp="1698496107"&gt;3&lt;/key&gt;&lt;/foreign-keys&gt;&lt;ref-type name="Journal Article"&gt;17&lt;/ref-type&gt;&lt;contributors&gt;&lt;authors&gt;&lt;author&gt;Chua, W. H.&lt;/author&gt;&lt;author&gt;Balakrishnan, V.&lt;/author&gt;&lt;author&gt;Chan, Y. H.&lt;/author&gt;&lt;author&gt;Tong, L.&lt;/author&gt;&lt;author&gt;Ling, Y.&lt;/author&gt;&lt;author&gt;Quah, B. L.&lt;/author&gt;&lt;author&gt;Tan, D.&lt;/author&gt;&lt;/authors&gt;&lt;/contributors&gt;&lt;auth-address&gt;Singapore National Eye Centre, Singapore. eyesnec@gmail.com&lt;/auth-address&gt;&lt;titles&gt;&lt;title&gt;Atropine for the treatment of childhood myopia&lt;/title&gt;&lt;secondary-title&gt;Ophthalmology&lt;/secondary-title&gt;&lt;/titles&gt;&lt;periodical&gt;&lt;full-title&gt;Ophthalmology&lt;/full-title&gt;&lt;/periodical&gt;&lt;pages&gt;2285-91&lt;/pages&gt;&lt;volume&gt;113&lt;/volume&gt;&lt;number&gt;12&lt;/number&gt;&lt;edition&gt;2006/09/26&lt;/edition&gt;&lt;keywords&gt;&lt;keyword&gt;Administration, Topical&lt;/keyword&gt;&lt;keyword&gt;Astigmatism/drug therapy/physiopathology&lt;/keyword&gt;&lt;keyword&gt;Atropine/*therapeutic use&lt;/keyword&gt;&lt;keyword&gt;Child&lt;/keyword&gt;&lt;keyword&gt;Double-Blind Method&lt;/keyword&gt;&lt;keyword&gt;Female&lt;/keyword&gt;&lt;keyword&gt;Humans&lt;/keyword&gt;&lt;keyword&gt;Male&lt;/keyword&gt;&lt;keyword&gt;Muscarinic Antagonists/*therapeutic use&lt;/keyword&gt;&lt;keyword&gt;Myopia/*drug therapy/physiopathology&lt;/keyword&gt;&lt;keyword&gt;Ophthalmic Solutions/therapeutic use&lt;/keyword&gt;&lt;keyword&gt;Refraction, Ocular/physiology&lt;/keyword&gt;&lt;/keywords&gt;&lt;dates&gt;&lt;year&gt;2006&lt;/year&gt;&lt;pub-dates&gt;&lt;date&gt;Dec&lt;/date&gt;&lt;/pub-dates&gt;&lt;/dates&gt;&lt;isbn&gt;0161-6420&lt;/isbn&gt;&lt;accession-num&gt;16996612&lt;/accession-num&gt;&lt;urls&gt;&lt;/urls&gt;&lt;electronic-resource-num&gt;10.1016/j.ophtha.2006.05.06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3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6F352D0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9" w:type="pct"/>
            <w:vAlign w:val="center"/>
          </w:tcPr>
          <w:p w14:paraId="660E9AE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7" w:type="pct"/>
            <w:vAlign w:val="center"/>
          </w:tcPr>
          <w:p w14:paraId="59594C8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51D9FB9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1" w:type="pct"/>
            <w:vAlign w:val="center"/>
          </w:tcPr>
          <w:p w14:paraId="32957ED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2C2FAD5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3C189A2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5" w:type="pct"/>
            <w:vAlign w:val="center"/>
          </w:tcPr>
          <w:p w14:paraId="16DF681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13A93FF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4" w:type="pct"/>
            <w:vAlign w:val="center"/>
          </w:tcPr>
          <w:p w14:paraId="5F07484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56DE24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38EA6F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22A9390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0FD00A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50EFB5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ACCBE9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1BB8E1C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7" w:type="pct"/>
            <w:vAlign w:val="center"/>
          </w:tcPr>
          <w:p w14:paraId="1EBB56C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13FDF4C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67DABEC1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2E8B9C71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27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C</w:t>
              </w:r>
              <w:r w:rsidRPr="00252441">
                <w:rPr>
                  <w:rStyle w:val="afc"/>
                  <w:sz w:val="10"/>
                  <w:szCs w:val="10"/>
                </w:rPr>
                <w:t>hia et al. 2012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Chia&lt;/Author&gt;&lt;Year&gt;2012&lt;/Year&gt;&lt;RecNum&gt;5&lt;/RecNum&gt;&lt;DisplayText&gt;[4]&lt;/DisplayText&gt;&lt;record&gt;&lt;rec-number&gt;5&lt;/rec-number&gt;&lt;foreign-keys&gt;&lt;key app="EN" db-id="pfs2rr9xkzd52re59rdvz2p4wdva0d052ps5" timestamp="1698496134"&gt;5&lt;/key&gt;&lt;/foreign-keys&gt;&lt;ref-type name="Journal Article"&gt;17&lt;/ref-type&gt;&lt;contributors&gt;&lt;authors&gt;&lt;author&gt;Chia, A.&lt;/author&gt;&lt;author&gt;Chua, W. H.&lt;/author&gt;&lt;author&gt;Cheung, Y. B.&lt;/author&gt;&lt;author&gt;Wong, W. L.&lt;/author&gt;&lt;author&gt;Lingham, A.&lt;/author&gt;&lt;author&gt;Fong, A.&lt;/author&gt;&lt;author&gt;Tan, D.&lt;/author&gt;&lt;/authors&gt;&lt;/contributors&gt;&lt;auth-address&gt;Singapore National Eye Center, Singapore.&lt;/auth-address&gt;&lt;titles&gt;&lt;title&gt;Atropine for the treatment of childhood myopia: safety and efficacy of 0.5%, 0.1%, and 0.01% doses (Atropine for the Treatment of Myopia 2)&lt;/title&gt;&lt;secondary-title&gt;Ophthalmology&lt;/secondary-title&gt;&lt;/titles&gt;&lt;periodical&gt;&lt;full-title&gt;Ophthalmology&lt;/full-title&gt;&lt;/periodical&gt;&lt;pages&gt;347-54&lt;/pages&gt;&lt;volume&gt;119&lt;/volume&gt;&lt;number&gt;2&lt;/number&gt;&lt;edition&gt;2011/10/04&lt;/edition&gt;&lt;keywords&gt;&lt;keyword&gt;Accommodation, Ocular/drug effects&lt;/keyword&gt;&lt;keyword&gt;Administration, Topical&lt;/keyword&gt;&lt;keyword&gt;Atropine/*administration &amp;amp; dosage/adverse effects&lt;/keyword&gt;&lt;keyword&gt;Axial Length, Eye&lt;/keyword&gt;&lt;keyword&gt;Child&lt;/keyword&gt;&lt;keyword&gt;Double-Blind Method&lt;/keyword&gt;&lt;keyword&gt;Female&lt;/keyword&gt;&lt;keyword&gt;Humans&lt;/keyword&gt;&lt;keyword&gt;Male&lt;/keyword&gt;&lt;keyword&gt;Mydriatics/*administration &amp;amp; dosage/adverse effects&lt;/keyword&gt;&lt;keyword&gt;Myopia/*drug therapy/physiopathology&lt;/keyword&gt;&lt;keyword&gt;Ophthalmic Solutions/administration &amp;amp; dosage/adverse effects&lt;/keyword&gt;&lt;keyword&gt;Pupil/drug effects&lt;/keyword&gt;&lt;keyword&gt;Refraction, Ocular/drug effects&lt;/keyword&gt;&lt;keyword&gt;Treatment Outcome&lt;/keyword&gt;&lt;keyword&gt;Visual Acuity/drug effects&lt;/keyword&gt;&lt;/keywords&gt;&lt;dates&gt;&lt;year&gt;2012&lt;/year&gt;&lt;pub-dates&gt;&lt;date&gt;Feb&lt;/date&gt;&lt;/pub-dates&gt;&lt;/dates&gt;&lt;isbn&gt;0161-6420&lt;/isbn&gt;&lt;accession-num&gt;21963266&lt;/accession-num&gt;&lt;urls&gt;&lt;/urls&gt;&lt;electronic-resource-num&gt;10.1016/j.ophtha.2011.07.03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4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3CFD5FE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F5544B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6539D68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6E6EB4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13DCE98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1CF76E5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B51672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5" w:type="pct"/>
            <w:vAlign w:val="center"/>
          </w:tcPr>
          <w:p w14:paraId="5CEE678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4106A0A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364CFA4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229918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FC1339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41E6487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A76875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03328D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5B1985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392E274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3AA5E1B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8" w:type="pct"/>
            <w:vAlign w:val="center"/>
          </w:tcPr>
          <w:p w14:paraId="08D17DF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2EF79C76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4DD4D146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28" w:history="1">
              <w:r w:rsidRPr="00252441">
                <w:rPr>
                  <w:rStyle w:val="afc"/>
                  <w:sz w:val="10"/>
                  <w:szCs w:val="10"/>
                </w:rPr>
                <w:t>Yi et al. 2015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Yi&lt;/Author&gt;&lt;Year&gt;2015&lt;/Year&gt;&lt;RecNum&gt;57&lt;/RecNum&gt;&lt;DisplayText&gt;[5]&lt;/DisplayText&gt;&lt;record&gt;&lt;rec-number&gt;57&lt;/rec-number&gt;&lt;foreign-keys&gt;&lt;key app="EN" db-id="pfs2rr9xkzd52re59rdvz2p4wdva0d052ps5" timestamp="1698501574"&gt;57&lt;/key&gt;&lt;/foreign-keys&gt;&lt;ref-type name="Journal Article"&gt;17&lt;/ref-type&gt;&lt;contributors&gt;&lt;authors&gt;&lt;author&gt;Yi, S.&lt;/author&gt;&lt;author&gt;Huang, Y.&lt;/author&gt;&lt;author&gt;Yu, S. Z.&lt;/author&gt;&lt;author&gt;Chen, X. J.&lt;/author&gt;&lt;author&gt;Yi, H.&lt;/author&gt;&lt;author&gt;Zeng, X. L.&lt;/author&gt;&lt;/authors&gt;&lt;/contributors&gt;&lt;auth-address&gt;The Third People&amp;apos;s Hospital of Chongqing City, China.&amp;#xD;The Affiliated Hospital of Luzhou Medical College, China.&amp;#xD;The Third People&amp;apos;s Hospital of Chongqing City, China. Electronic address: easybook@126.com.&lt;/auth-address&gt;&lt;titles&gt;&lt;title&gt;Therapeutic effect of atropine 1% in children with low myopia&lt;/title&gt;&lt;secondary-title&gt;J aapos&lt;/secondary-title&gt;&lt;/titles&gt;&lt;periodical&gt;&lt;full-title&gt;J aapos&lt;/full-title&gt;&lt;/periodical&gt;&lt;pages&gt;426-9&lt;/pages&gt;&lt;volume&gt;19&lt;/volume&gt;&lt;number&gt;5&lt;/number&gt;&lt;edition&gt;2015/08/01&lt;/edition&gt;&lt;keywords&gt;&lt;keyword&gt;Administration, Topical&lt;/keyword&gt;&lt;keyword&gt;Atropine/*therapeutic use&lt;/keyword&gt;&lt;keyword&gt;Axial Length, Eye/drug effects/physiology&lt;/keyword&gt;&lt;keyword&gt;Child&lt;/keyword&gt;&lt;keyword&gt;Female&lt;/keyword&gt;&lt;keyword&gt;Humans&lt;/keyword&gt;&lt;keyword&gt;Male&lt;/keyword&gt;&lt;keyword&gt;Muscarinic Antagonists/*therapeutic use&lt;/keyword&gt;&lt;keyword&gt;Myopia/*drug therapy/physiopathology&lt;/keyword&gt;&lt;keyword&gt;Ophthalmic Solutions&lt;/keyword&gt;&lt;keyword&gt;Refraction, Ocular&lt;/keyword&gt;&lt;keyword&gt;Visual Acuity/drug effects&lt;/keyword&gt;&lt;/keywords&gt;&lt;dates&gt;&lt;year&gt;2015&lt;/year&gt;&lt;pub-dates&gt;&lt;date&gt;Oct&lt;/date&gt;&lt;/pub-dates&gt;&lt;/dates&gt;&lt;isbn&gt;1091-8531&lt;/isbn&gt;&lt;accession-num&gt;26228967&lt;/accession-num&gt;&lt;urls&gt;&lt;/urls&gt;&lt;electronic-resource-num&gt;10.1016/j.jaapos.2015.04.00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5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786D382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10F31B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0EF215C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7839B81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5958844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33D67E1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6B109D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5" w:type="pct"/>
            <w:vAlign w:val="center"/>
          </w:tcPr>
          <w:p w14:paraId="10D30E6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0BDCD0C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4" w:type="pct"/>
            <w:vAlign w:val="center"/>
          </w:tcPr>
          <w:p w14:paraId="314214B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F21BA0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BEB4B1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CAC2D9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245E905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AD51FC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D30963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0BFEB68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7" w:type="pct"/>
            <w:vAlign w:val="center"/>
          </w:tcPr>
          <w:p w14:paraId="45AD6C5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2922969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1BAFF169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6C3A1589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29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W</w:t>
              </w:r>
              <w:r w:rsidRPr="00252441">
                <w:rPr>
                  <w:rStyle w:val="afc"/>
                  <w:sz w:val="10"/>
                  <w:szCs w:val="10"/>
                </w:rPr>
                <w:t>ang et al. 2017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Wang&lt;/Author&gt;&lt;Year&gt;2017&lt;/Year&gt;&lt;RecNum&gt;7&lt;/RecNum&gt;&lt;DisplayText&gt;[6]&lt;/DisplayText&gt;&lt;record&gt;&lt;rec-number&gt;7&lt;/rec-number&gt;&lt;foreign-keys&gt;&lt;key app="EN" db-id="pfs2rr9xkzd52re59rdvz2p4wdva0d052ps5" timestamp="1698496675"&gt;7&lt;/key&gt;&lt;/foreign-keys&gt;&lt;ref-type name="Journal Article"&gt;17&lt;/ref-type&gt;&lt;contributors&gt;&lt;authors&gt;&lt;author&gt;Wang, Y. R.&lt;/author&gt;&lt;author&gt;Bian, H. L.&lt;/author&gt;&lt;author&gt;Wang, Q.&lt;/author&gt;&lt;/authors&gt;&lt;/contributors&gt;&lt;auth-address&gt;Department of Ophthalmology, The People&amp;apos;s Hospital of Yan&amp;apos;an Department of Ophthalmology, Affiliated Hospital of Yan&amp;apos;an University, Yan&amp;apos;an, China.&lt;/auth-address&gt;&lt;titles&gt;&lt;title&gt;Atropine 0.5% eyedrops for the treatment of children with low myopia: A randomized controlled trial&lt;/title&gt;&lt;secondary-title&gt;Medicine (Baltimore)&lt;/secondary-title&gt;&lt;/titles&gt;&lt;periodical&gt;&lt;full-title&gt;Medicine (Baltimore)&lt;/full-title&gt;&lt;/periodical&gt;&lt;pages&gt;e7371&lt;/pages&gt;&lt;volume&gt;96&lt;/volume&gt;&lt;number&gt;27&lt;/number&gt;&lt;edition&gt;2017/07/07&lt;/edition&gt;&lt;keywords&gt;&lt;keyword&gt;Administration, Ophthalmic&lt;/keyword&gt;&lt;keyword&gt;Atropine/*administration &amp;amp; dosage/adverse effects&lt;/keyword&gt;&lt;keyword&gt;Axial Length, Eye/drug effects&lt;/keyword&gt;&lt;keyword&gt;Child&lt;/keyword&gt;&lt;keyword&gt;Female&lt;/keyword&gt;&lt;keyword&gt;Humans&lt;/keyword&gt;&lt;keyword&gt;Male&lt;/keyword&gt;&lt;keyword&gt;Muscarinic Antagonists/*administration &amp;amp; dosage/adverse effects&lt;/keyword&gt;&lt;keyword&gt;Myopia/*drug therapy&lt;/keyword&gt;&lt;keyword&gt;Ophthalmic Solutions&lt;/keyword&gt;&lt;keyword&gt;Treatment Outcome&lt;/keyword&gt;&lt;/keywords&gt;&lt;dates&gt;&lt;year&gt;2017&lt;/year&gt;&lt;pub-dates&gt;&lt;date&gt;Jul&lt;/date&gt;&lt;/pub-dates&gt;&lt;/dates&gt;&lt;isbn&gt;0025-7974 (Print)&amp;#xD;0025-7974&lt;/isbn&gt;&lt;accession-num&gt;28682887&lt;/accession-num&gt;&lt;urls&gt;&lt;/urls&gt;&lt;custom2&gt;PMC5502160&lt;/custom2&gt;&lt;electronic-resource-num&gt;10.1097/md.000000000000737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6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0B590B3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2107D9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7DB0168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675D03E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766B53B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0E77601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4ACEB8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48D3755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7349CE1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4" w:type="pct"/>
            <w:vAlign w:val="center"/>
          </w:tcPr>
          <w:p w14:paraId="717444B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47DCE3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95CFFC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3FCE43E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710968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26B215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62EBDDB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0DA511F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7" w:type="pct"/>
            <w:vAlign w:val="center"/>
          </w:tcPr>
          <w:p w14:paraId="10AF1DD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2918137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12976E6A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47CD0490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30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Y</w:t>
              </w:r>
              <w:r w:rsidRPr="00252441">
                <w:rPr>
                  <w:rStyle w:val="afc"/>
                  <w:sz w:val="10"/>
                  <w:szCs w:val="10"/>
                </w:rPr>
                <w:t>am 2019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ZYW08L0F1dGhvcj48WWVhcj4yMDE5PC9ZZWFyPjxSZWNO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ZYW08L0F1dGhvcj48WWVhcj4yMDE5PC9ZZWFyPjxSZWNO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7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1F34E3B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B11212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6B30983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424BB29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6D104C5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254E540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9" w:type="pct"/>
            <w:vAlign w:val="center"/>
          </w:tcPr>
          <w:p w14:paraId="48F9FB3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5" w:type="pct"/>
            <w:vAlign w:val="center"/>
          </w:tcPr>
          <w:p w14:paraId="3926433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0BEC981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4" w:type="pct"/>
            <w:vAlign w:val="center"/>
          </w:tcPr>
          <w:p w14:paraId="0E92F29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6721F1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320909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2357269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170BB8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CD8401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3" w:type="pct"/>
            <w:vAlign w:val="center"/>
          </w:tcPr>
          <w:p w14:paraId="4F1F250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86" w:type="pct"/>
            <w:vAlign w:val="center"/>
          </w:tcPr>
          <w:p w14:paraId="78DBFDE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7" w:type="pct"/>
            <w:vAlign w:val="center"/>
          </w:tcPr>
          <w:p w14:paraId="2AA8F6B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8" w:type="pct"/>
            <w:vAlign w:val="center"/>
          </w:tcPr>
          <w:p w14:paraId="2F0CA15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84398D" w:rsidRPr="00230C4D" w14:paraId="76628F02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56739520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31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Y</w:t>
              </w:r>
              <w:r w:rsidRPr="00252441">
                <w:rPr>
                  <w:rStyle w:val="afc"/>
                  <w:sz w:val="10"/>
                  <w:szCs w:val="10"/>
                </w:rPr>
                <w:t>am et al.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ZYW08L0F1dGhvcj48WWVhcj4yMDIwPC9ZZWFyPjxSZWNO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ZYW08L0F1dGhvcj48WWVhcj4yMDIwPC9ZZWFyPjxSZWNO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8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2B2CC47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6F78F86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0EDE104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8229E9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632B3FA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0D34DAA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9" w:type="pct"/>
            <w:vAlign w:val="center"/>
          </w:tcPr>
          <w:p w14:paraId="3FB435D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7F8273C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4A9FE6F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736B82F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E8D232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0789E00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4F64AFE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4BC392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3EA8FE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89E490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6B63BA4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6BED121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00DB413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54B184BE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3E15355E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32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Y</w:t>
              </w:r>
              <w:r w:rsidRPr="00252441">
                <w:rPr>
                  <w:rStyle w:val="afc"/>
                  <w:sz w:val="10"/>
                  <w:szCs w:val="10"/>
                </w:rPr>
                <w:t>am et al. 2022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ZYW08L0F1dGhvcj48WWVhcj4yMDIyPC9ZZWFyPjxSZWNO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ZYW08L0F1dGhvcj48WWVhcj4yMDIyPC9ZZWFyPjxSZWNO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9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4EAD1CE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623ACE3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0506F1D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677E23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702DA15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2194106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9" w:type="pct"/>
            <w:vAlign w:val="center"/>
          </w:tcPr>
          <w:p w14:paraId="4845178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1DA3878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259333D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1B37906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DAA763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F86C0F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FA50C5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9D7F65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D126E6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722369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769427B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2CC4D65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165EFA3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640BDDD4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393E3D6C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33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W</w:t>
              </w:r>
              <w:r w:rsidRPr="00252441">
                <w:rPr>
                  <w:rStyle w:val="afc"/>
                  <w:sz w:val="10"/>
                  <w:szCs w:val="10"/>
                </w:rPr>
                <w:t>ei et al.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XZWk8L0F1dGhvcj48WWVhcj4yMDIwPC9ZZWFyPjxSZWNO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XZWk8L0F1dGhvcj48WWVhcj4yMDIwPC9ZZWFyPjxSZWNO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10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23C72E4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2B463B2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4058CC5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29A513A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3CEEED6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3515F05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9" w:type="pct"/>
            <w:vAlign w:val="center"/>
          </w:tcPr>
          <w:p w14:paraId="25B3143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621BB2E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5BAA82A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376453B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EEC225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63ED55E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2305DFB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363D33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7AB6C4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3" w:type="pct"/>
            <w:vAlign w:val="center"/>
          </w:tcPr>
          <w:p w14:paraId="2665C49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86" w:type="pct"/>
            <w:vAlign w:val="center"/>
          </w:tcPr>
          <w:p w14:paraId="2932FAA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23C64B1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093C295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84398D" w:rsidRPr="00230C4D" w14:paraId="642583C1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3649F053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34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Z</w:t>
              </w:r>
              <w:r w:rsidRPr="00252441">
                <w:rPr>
                  <w:rStyle w:val="afc"/>
                  <w:sz w:val="10"/>
                  <w:szCs w:val="10"/>
                </w:rPr>
                <w:t>hu et al.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aaHU8L0F1dGhvcj48WWVhcj4yMDIwPC9ZZWFyPjxSZWNO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aaHU8L0F1dGhvcj48WWVhcj4yMDIwPC9ZZWFyPjxSZWNO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11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4D955F9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682047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74F241C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CD2C64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0D0CD72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40A5B7D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308AD5C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5937F3E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5293EE9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1035916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21878E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FE4321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063022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156BC4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780EFE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87FD55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5B2870C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397C4E9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70E0338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58F23986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0E3C687F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35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S</w:t>
              </w:r>
              <w:r w:rsidRPr="00252441">
                <w:rPr>
                  <w:rStyle w:val="afc"/>
                  <w:sz w:val="10"/>
                  <w:szCs w:val="10"/>
                </w:rPr>
                <w:t>axena et al. 2021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TYXhlbmE8L0F1dGhvcj48WWVhcj4yMDIxPC9ZZWFyPjxS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TYXhlbmE8L0F1dGhvcj48WWVhcj4yMDIxPC9ZZWFyPjxS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12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3E817A6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08415F9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4EFDEB9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7E43ECB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0EDD727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607DF3D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9" w:type="pct"/>
            <w:vAlign w:val="center"/>
          </w:tcPr>
          <w:p w14:paraId="5B011F9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552556B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147D990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316491D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A3C897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F72DE0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74BC316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2C0BA5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6B9D87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3" w:type="pct"/>
            <w:vAlign w:val="center"/>
          </w:tcPr>
          <w:p w14:paraId="02B37D3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3AD6A0B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7" w:type="pct"/>
            <w:vAlign w:val="center"/>
          </w:tcPr>
          <w:p w14:paraId="56E02CC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7122A3C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4983DFD9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5F95ABE9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36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H</w:t>
              </w:r>
              <w:r w:rsidRPr="00252441">
                <w:rPr>
                  <w:rStyle w:val="afc"/>
                  <w:sz w:val="10"/>
                  <w:szCs w:val="10"/>
                </w:rPr>
                <w:t>ieda et al. 2021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IaWVkYTwvQXV0aG9yPjxZZWFyPjIwMjE8L1llYXI+PFJl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IaWVkYTwvQXV0aG9yPjxZZWFyPjIwMjE8L1llYXI+PFJl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13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0BF0E88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3414750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0FDB6BE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6FC78A9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551D48A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5F7921A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9" w:type="pct"/>
            <w:vAlign w:val="center"/>
          </w:tcPr>
          <w:p w14:paraId="450E097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468D303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317F3A4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78EB3AC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33C1DE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6454B0F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2016B40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22061DE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FB6162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3" w:type="pct"/>
            <w:vAlign w:val="center"/>
          </w:tcPr>
          <w:p w14:paraId="677DFF2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86" w:type="pct"/>
            <w:vAlign w:val="center"/>
          </w:tcPr>
          <w:p w14:paraId="67B2ABE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7" w:type="pct"/>
            <w:vAlign w:val="center"/>
          </w:tcPr>
          <w:p w14:paraId="4C7A696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0F29969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0FDA9113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632F675D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37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B</w:t>
              </w:r>
              <w:r w:rsidRPr="00252441">
                <w:rPr>
                  <w:rStyle w:val="afc"/>
                  <w:sz w:val="10"/>
                  <w:szCs w:val="10"/>
                </w:rPr>
                <w:t>edrossian et al. 1985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Bedrossian&lt;/Author&gt;&lt;Year&gt;1985&lt;/Year&gt;&lt;RecNum&gt;15&lt;/RecNum&gt;&lt;DisplayText&gt;[14]&lt;/DisplayText&gt;&lt;record&gt;&lt;rec-number&gt;15&lt;/rec-number&gt;&lt;foreign-keys&gt;&lt;key app="EN" db-id="pfs2rr9xkzd52re59rdvz2p4wdva0d052ps5" timestamp="1698496975"&gt;15&lt;/key&gt;&lt;/foreign-keys&gt;&lt;ref-type name="Journal Article"&gt;17&lt;/ref-type&gt;&lt;contributors&gt;&lt;authors&gt;&lt;author&gt;Bedrossian, R. H.&lt;/author&gt;&lt;/authors&gt;&lt;/contributors&gt;&lt;titles&gt;&lt;title&gt;The treatment of myopia with atropine and bifocals: a long-term prospective study&lt;/title&gt;&lt;secondary-title&gt;Ophthalmology&lt;/secondary-title&gt;&lt;/titles&gt;&lt;periodical&gt;&lt;full-title&gt;Ophthalmology&lt;/full-title&gt;&lt;/periodical&gt;&lt;pages&gt;716&lt;/pages&gt;&lt;volume&gt;92&lt;/volume&gt;&lt;number&gt;5&lt;/number&gt;&lt;edition&gt;1985/05/01&lt;/edition&gt;&lt;keywords&gt;&lt;keyword&gt;Atropine/*therapeutic use&lt;/keyword&gt;&lt;keyword&gt;Child&lt;/keyword&gt;&lt;keyword&gt;Eyeglasses&lt;/keyword&gt;&lt;keyword&gt;Humans&lt;/keyword&gt;&lt;keyword&gt;Myopia/*drug therapy&lt;/keyword&gt;&lt;/keywords&gt;&lt;dates&gt;&lt;year&gt;1985&lt;/year&gt;&lt;pub-dates&gt;&lt;date&gt;May&lt;/date&gt;&lt;/pub-dates&gt;&lt;/dates&gt;&lt;isbn&gt;0161-6420 (Print)&amp;#xD;0161-6420&lt;/isbn&gt;&lt;accession-num&gt;4011150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14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2C9D4B5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295FA89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55D4535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D8F302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09378E2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33545DC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69E9AA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4DA08A3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22E3D9C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1A270AD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6D8195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0B504D9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22BE25F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3C2B1A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F26D78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6026E07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4E7DCBD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4B028B3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3BA3A41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2B1CD777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4EFC3867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38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C</w:t>
              </w:r>
              <w:r w:rsidRPr="00252441">
                <w:rPr>
                  <w:rStyle w:val="afc"/>
                  <w:sz w:val="10"/>
                  <w:szCs w:val="10"/>
                </w:rPr>
                <w:t>hou et al. 1997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Chou&lt;/Author&gt;&lt;Year&gt;1997&lt;/Year&gt;&lt;RecNum&gt;16&lt;/RecNum&gt;&lt;DisplayText&gt;[15]&lt;/DisplayText&gt;&lt;record&gt;&lt;rec-number&gt;16&lt;/rec-number&gt;&lt;foreign-keys&gt;&lt;key app="EN" db-id="pfs2rr9xkzd52re59rdvz2p4wdva0d052ps5" timestamp="1698496989"&gt;16&lt;/key&gt;&lt;/foreign-keys&gt;&lt;ref-type name="Journal Article"&gt;17&lt;/ref-type&gt;&lt;contributors&gt;&lt;authors&gt;&lt;author&gt;Chou, A. C.&lt;/author&gt;&lt;author&gt;Shih, Y. F.&lt;/author&gt;&lt;author&gt;Ho, T. C.&lt;/author&gt;&lt;author&gt;Lin, L. L.&lt;/author&gt;&lt;/authors&gt;&lt;/contributors&gt;&lt;auth-address&gt;Department of Ophthalmology, National Taiwan University Hospital, Taipei, Republic of China.&lt;/auth-address&gt;&lt;titles&gt;&lt;title&gt;The effectiveness of 0.5% atropine in controlling high myopia in children&lt;/title&gt;&lt;secondary-title&gt;J Ocul Pharmacol Ther&lt;/secondary-title&gt;&lt;/titles&gt;&lt;periodical&gt;&lt;full-title&gt;J Ocul Pharmacol Ther&lt;/full-title&gt;&lt;/periodical&gt;&lt;pages&gt;61-7&lt;/pages&gt;&lt;volume&gt;13&lt;/volume&gt;&lt;number&gt;1&lt;/number&gt;&lt;edition&gt;1997/02/01&lt;/edition&gt;&lt;keywords&gt;&lt;keyword&gt;Administration, Topical&lt;/keyword&gt;&lt;keyword&gt;Adolescent&lt;/keyword&gt;&lt;keyword&gt;Analysis of Variance&lt;/keyword&gt;&lt;keyword&gt;Atropine/administration &amp;amp; dosage/*therapeutic use&lt;/keyword&gt;&lt;keyword&gt;Child&lt;/keyword&gt;&lt;keyword&gt;Disease Progression&lt;/keyword&gt;&lt;keyword&gt;Female&lt;/keyword&gt;&lt;keyword&gt;Humans&lt;/keyword&gt;&lt;keyword&gt;Male&lt;/keyword&gt;&lt;keyword&gt;Mydriatics/administration &amp;amp; dosage/*therapeutic use&lt;/keyword&gt;&lt;keyword&gt;Myopia/*drug therapy&lt;/keyword&gt;&lt;keyword&gt;Prospective Studies&lt;/keyword&gt;&lt;keyword&gt;Tropicamide/*therapeutic use&lt;/keyword&gt;&lt;/keywords&gt;&lt;dates&gt;&lt;year&gt;1997&lt;/year&gt;&lt;pub-dates&gt;&lt;date&gt;Feb&lt;/date&gt;&lt;/pub-dates&gt;&lt;/dates&gt;&lt;isbn&gt;1080-7683 (Print)&amp;#xD;1080-7683&lt;/isbn&gt;&lt;accession-num&gt;9029440&lt;/accession-num&gt;&lt;urls&gt;&lt;/urls&gt;&lt;electronic-resource-num&gt;10.1089/jop.1997.13.6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15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3D0CB19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2B05D67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7" w:type="pct"/>
            <w:vAlign w:val="center"/>
          </w:tcPr>
          <w:p w14:paraId="1A010FD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5CA3E1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2ABCEA0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2C6AB0B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40A095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6016070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48198ED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178A618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2CCE03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8C3A70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4EC999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3CCA65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D16672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F80B75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48071CF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53EFE43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3512BE5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21BFE151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0C82AB21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39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K</w:t>
              </w:r>
              <w:r w:rsidRPr="00252441">
                <w:rPr>
                  <w:rStyle w:val="afc"/>
                  <w:sz w:val="10"/>
                  <w:szCs w:val="10"/>
                </w:rPr>
                <w:t>ennedy et al. 200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Kennedy&lt;/Author&gt;&lt;Year&gt;2000&lt;/Year&gt;&lt;RecNum&gt;17&lt;/RecNum&gt;&lt;DisplayText&gt;[16]&lt;/DisplayText&gt;&lt;record&gt;&lt;rec-number&gt;17&lt;/rec-number&gt;&lt;foreign-keys&gt;&lt;key app="EN" db-id="pfs2rr9xkzd52re59rdvz2p4wdva0d052ps5" timestamp="1698497007"&gt;17&lt;/key&gt;&lt;/foreign-keys&gt;&lt;ref-type name="Journal Article"&gt;17&lt;/ref-type&gt;&lt;contributors&gt;&lt;authors&gt;&lt;author&gt;Kennedy, R. H.&lt;/author&gt;&lt;author&gt;Dyer, J. A.&lt;/author&gt;&lt;author&gt;Kennedy, M. A.&lt;/author&gt;&lt;author&gt;Parulkar, S.&lt;/author&gt;&lt;author&gt;Kurland, L. T.&lt;/author&gt;&lt;author&gt;Herman, D. C.&lt;/author&gt;&lt;author&gt;McIntire, D.&lt;/author&gt;&lt;author&gt;Jacobs, D.&lt;/author&gt;&lt;author&gt;Luepker, R. V.&lt;/author&gt;&lt;/authors&gt;&lt;/contributors&gt;&lt;auth-address&gt;Department of Ophthalmology, UT Southwestern Medical Center, Dallas, TX, USA.&lt;/auth-address&gt;&lt;titles&gt;&lt;title&gt;Reducing the progression of myopia with atropine: a long term cohort study of Olmsted County students&lt;/title&gt;&lt;secondary-title&gt;Binocul Vis Strabismus Q&lt;/secondary-title&gt;&lt;/titles&gt;&lt;periodical&gt;&lt;full-title&gt;Binocul Vis Strabismus Q&lt;/full-title&gt;&lt;/periodical&gt;&lt;pages&gt;281-304&lt;/pages&gt;&lt;volume&gt;15&lt;/volume&gt;&lt;number&gt;3 Suppl&lt;/number&gt;&lt;edition&gt;2001/08/07&lt;/edition&gt;&lt;keywords&gt;&lt;keyword&gt;Adolescent&lt;/keyword&gt;&lt;keyword&gt;Atropine/*administration &amp;amp; dosage&lt;/keyword&gt;&lt;keyword&gt;Child&lt;/keyword&gt;&lt;keyword&gt;Disease Progression&lt;/keyword&gt;&lt;keyword&gt;Female&lt;/keyword&gt;&lt;keyword&gt;Follow-Up Studies&lt;/keyword&gt;&lt;keyword&gt;Humans&lt;/keyword&gt;&lt;keyword&gt;Incidence&lt;/keyword&gt;&lt;keyword&gt;Male&lt;/keyword&gt;&lt;keyword&gt;Minnesota/epidemiology&lt;/keyword&gt;&lt;keyword&gt;Mydriatics/*administration &amp;amp; dosage&lt;/keyword&gt;&lt;keyword&gt;Myopia/*drug therapy/epidemiology/physiopathology&lt;/keyword&gt;&lt;keyword&gt;Ophthalmic Solutions&lt;/keyword&gt;&lt;keyword&gt;Refraction, Ocular/drug effects&lt;/keyword&gt;&lt;keyword&gt;Retrospective Studies&lt;/keyword&gt;&lt;/keywords&gt;&lt;dates&gt;&lt;year&gt;2000&lt;/year&gt;&lt;/dates&gt;&lt;isbn&gt;1088-6281 (Print)&amp;#xD;1088-6281&lt;/isbn&gt;&lt;accession-num&gt;11486796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16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0BEBBBA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6D89AA2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7" w:type="pct"/>
            <w:vAlign w:val="center"/>
          </w:tcPr>
          <w:p w14:paraId="5551DA3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02D121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1C1B2F2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59EDCE1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308A5D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4DCF269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1F09120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3A056AD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CE07AD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AD587E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CCBCE9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1C11B4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8400AB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BE7265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5DB6524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367F985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5803B83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62A5DC85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59339C24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40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L</w:t>
              </w:r>
              <w:r w:rsidRPr="00252441">
                <w:rPr>
                  <w:rStyle w:val="afc"/>
                  <w:sz w:val="10"/>
                  <w:szCs w:val="10"/>
                </w:rPr>
                <w:t>ee et al. 2006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Lee&lt;/Author&gt;&lt;Year&gt;2006&lt;/Year&gt;&lt;RecNum&gt;18&lt;/RecNum&gt;&lt;DisplayText&gt;[17]&lt;/DisplayText&gt;&lt;record&gt;&lt;rec-number&gt;18&lt;/rec-number&gt;&lt;foreign-keys&gt;&lt;key app="EN" db-id="pfs2rr9xkzd52re59rdvz2p4wdva0d052ps5" timestamp="1698497030"&gt;18&lt;/key&gt;&lt;/foreign-keys&gt;&lt;ref-type name="Journal Article"&gt;17&lt;/ref-type&gt;&lt;contributors&gt;&lt;authors&gt;&lt;author&gt;Lee, J. J.&lt;/author&gt;&lt;author&gt;Fang, P. C.&lt;/author&gt;&lt;author&gt;Yang, I. H.&lt;/author&gt;&lt;author&gt;Chen, C. H.&lt;/author&gt;&lt;author&gt;Lin, P. W.&lt;/author&gt;&lt;author&gt;Lin, S. A.&lt;/author&gt;&lt;author&gt;Kuo, H. K.&lt;/author&gt;&lt;author&gt;Wu, P. C.&lt;/author&gt;&lt;/authors&gt;&lt;/contributors&gt;&lt;auth-address&gt;Department of Ophthalmology, Kaohsiung Chang Gung Memorial Hospital, Kaohsiung, Taiwan, Republic of China.&lt;/auth-address&gt;&lt;titles&gt;&lt;title&gt;Prevention of myopia progression with 0.05% atropine solution&lt;/title&gt;&lt;secondary-title&gt;J Ocul Pharmacol Ther&lt;/secondary-title&gt;&lt;/titles&gt;&lt;periodical&gt;&lt;full-title&gt;J Ocul Pharmacol Ther&lt;/full-title&gt;&lt;/periodical&gt;&lt;pages&gt;41-6&lt;/pages&gt;&lt;volume&gt;22&lt;/volume&gt;&lt;number&gt;1&lt;/number&gt;&lt;edition&gt;2006/03/01&lt;/edition&gt;&lt;keywords&gt;&lt;keyword&gt;Atropine/*therapeutic use&lt;/keyword&gt;&lt;keyword&gt;Case-Control Studies&lt;/keyword&gt;&lt;keyword&gt;Child&lt;/keyword&gt;&lt;keyword&gt;Disease Progression&lt;/keyword&gt;&lt;keyword&gt;Female&lt;/keyword&gt;&lt;keyword&gt;Humans&lt;/keyword&gt;&lt;keyword&gt;Male&lt;/keyword&gt;&lt;keyword&gt;Mydriatics/*therapeutic use&lt;/keyword&gt;&lt;keyword&gt;Myopia/*prevention &amp;amp; control&lt;/keyword&gt;&lt;keyword&gt;Ophthalmic Solutions/therapeutic use&lt;/keyword&gt;&lt;keyword&gt;Retrospective Studies&lt;/keyword&gt;&lt;keyword&gt;Taiwan&lt;/keyword&gt;&lt;/keywords&gt;&lt;dates&gt;&lt;year&gt;2006&lt;/year&gt;&lt;pub-dates&gt;&lt;date&gt;Feb&lt;/date&gt;&lt;/pub-dates&gt;&lt;/dates&gt;&lt;isbn&gt;1080-7683 (Print)&amp;#xD;1080-7683&lt;/isbn&gt;&lt;accession-num&gt;16503774&lt;/accession-num&gt;&lt;urls&gt;&lt;/urls&gt;&lt;electronic-resource-num&gt;10.1089/jop.2006.22.4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17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2BFA085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321FB83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7" w:type="pct"/>
            <w:vAlign w:val="center"/>
          </w:tcPr>
          <w:p w14:paraId="05EB0D6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56E89E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1CAC459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17F5BAC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90BE5E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5" w:type="pct"/>
            <w:vAlign w:val="center"/>
          </w:tcPr>
          <w:p w14:paraId="687F6E7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7BBD90C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3267784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67D59B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1E77DD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8D4BD4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46E7B3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D7A348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43D7AA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059641B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7062D68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1ACDC25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34046BC1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1009D4C1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41" w:history="1">
              <w:r w:rsidRPr="00252441">
                <w:rPr>
                  <w:rStyle w:val="afc"/>
                  <w:sz w:val="10"/>
                  <w:szCs w:val="10"/>
                </w:rPr>
                <w:t>Fan et al. 2007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GYW48L0F1dGhvcj48WWVhcj4yMDA3PC9ZZWFyPjxSZWNO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GYW48L0F1dGhvcj48WWVhcj4yMDA3PC9ZZWFyPjxSZWNO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18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64339BF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9" w:type="pct"/>
            <w:vAlign w:val="center"/>
          </w:tcPr>
          <w:p w14:paraId="2AF276B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7" w:type="pct"/>
            <w:vAlign w:val="center"/>
          </w:tcPr>
          <w:p w14:paraId="32C1489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C0A70D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7798CE5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3C30A35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30F7223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5" w:type="pct"/>
            <w:vAlign w:val="center"/>
          </w:tcPr>
          <w:p w14:paraId="13E94BA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78077F0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52A064E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E4C422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E9256C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4F194D9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8C2869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9B1A4B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F0A0A1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2F31814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193841E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1E440F1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551D00CE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28A6A900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42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F</w:t>
              </w:r>
              <w:r w:rsidRPr="00252441">
                <w:rPr>
                  <w:rStyle w:val="afc"/>
                  <w:sz w:val="10"/>
                  <w:szCs w:val="10"/>
                </w:rPr>
                <w:t>ang et al. 201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Fang&lt;/Author&gt;&lt;Year&gt;2010&lt;/Year&gt;&lt;RecNum&gt;20&lt;/RecNum&gt;&lt;DisplayText&gt;[19]&lt;/DisplayText&gt;&lt;record&gt;&lt;rec-number&gt;20&lt;/rec-number&gt;&lt;foreign-keys&gt;&lt;key app="EN" db-id="pfs2rr9xkzd52re59rdvz2p4wdva0d052ps5" timestamp="1698497060"&gt;20&lt;/key&gt;&lt;/foreign-keys&gt;&lt;ref-type name="Journal Article"&gt;17&lt;/ref-type&gt;&lt;contributors&gt;&lt;authors&gt;&lt;author&gt;Fang, P. C.&lt;/author&gt;&lt;author&gt;Chung, M. Y.&lt;/author&gt;&lt;author&gt;Yu, H. J.&lt;/author&gt;&lt;author&gt;Wu, P. C.&lt;/author&gt;&lt;/authors&gt;&lt;/contributors&gt;&lt;auth-address&gt;Department of Ophthalmology, Chang Gung Memorial Hospital, Kaohsiung Medical Center, Chang Gung University College of Medicine, Kaohsiung County, Taiwan, Republic of China.&lt;/auth-address&gt;&lt;titles&gt;&lt;title&gt;Prevention of myopia onset with 0.025% atropine in premyopic children&lt;/title&gt;&lt;secondary-title&gt;J Ocul Pharmacol Ther&lt;/secondary-title&gt;&lt;/titles&gt;&lt;periodical&gt;&lt;full-title&gt;J Ocul Pharmacol Ther&lt;/full-title&gt;&lt;/periodical&gt;&lt;pages&gt;341-5&lt;/pages&gt;&lt;volume&gt;26&lt;/volume&gt;&lt;number&gt;4&lt;/number&gt;&lt;edition&gt;2010/08/12&lt;/edition&gt;&lt;keywords&gt;&lt;keyword&gt;Atropine/*administration &amp;amp; dosage/adverse effects&lt;/keyword&gt;&lt;keyword&gt;Child&lt;/keyword&gt;&lt;keyword&gt;Cohort Studies&lt;/keyword&gt;&lt;keyword&gt;Disease Progression&lt;/keyword&gt;&lt;keyword&gt;Female&lt;/keyword&gt;&lt;keyword&gt;Humans&lt;/keyword&gt;&lt;keyword&gt;Male&lt;/keyword&gt;&lt;keyword&gt;Mydriatics/administration &amp;amp; dosage/adverse effects&lt;/keyword&gt;&lt;keyword&gt;Myopia/drug therapy/*prevention &amp;amp; control&lt;/keyword&gt;&lt;keyword&gt;Ophthalmic Solutions/administration &amp;amp; dosage&lt;/keyword&gt;&lt;keyword&gt;Photophobia/chemically induced&lt;/keyword&gt;&lt;keyword&gt;Refraction, Ocular/drug effects&lt;/keyword&gt;&lt;keyword&gt;Retrospective Studies&lt;/keyword&gt;&lt;keyword&gt;Treatment Outcome&lt;/keyword&gt;&lt;/keywords&gt;&lt;dates&gt;&lt;year&gt;2010&lt;/year&gt;&lt;pub-dates&gt;&lt;date&gt;Aug&lt;/date&gt;&lt;/pub-dates&gt;&lt;/dates&gt;&lt;isbn&gt;1080-7683&lt;/isbn&gt;&lt;accession-num&gt;20698798&lt;/accession-num&gt;&lt;urls&gt;&lt;/urls&gt;&lt;electronic-resource-num&gt;10.1089/jop.2009.013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19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1CAE2F5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615A8A8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7" w:type="pct"/>
            <w:vAlign w:val="center"/>
          </w:tcPr>
          <w:p w14:paraId="6981FF5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B2C93D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382FF7D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2343EC6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FD17B4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2272DAF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2B46E19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5948351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22A97A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7083CF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217365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F8C1EB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D822E8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66402D7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471DE79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614A0A6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707F0CD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3103A687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54B4B12E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43" w:history="1">
              <w:r w:rsidRPr="00252441">
                <w:rPr>
                  <w:rStyle w:val="afc"/>
                  <w:sz w:val="10"/>
                  <w:szCs w:val="10"/>
                </w:rPr>
                <w:t>Wu et al. 2011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Wu&lt;/Author&gt;&lt;Year&gt;2011&lt;/Year&gt;&lt;RecNum&gt;21&lt;/RecNum&gt;&lt;DisplayText&gt;[20]&lt;/DisplayText&gt;&lt;record&gt;&lt;rec-number&gt;21&lt;/rec-number&gt;&lt;foreign-keys&gt;&lt;key app="EN" db-id="pfs2rr9xkzd52re59rdvz2p4wdva0d052ps5" timestamp="1698497078"&gt;21&lt;/key&gt;&lt;/foreign-keys&gt;&lt;ref-type name="Journal Article"&gt;17&lt;/ref-type&gt;&lt;contributors&gt;&lt;authors&gt;&lt;author&gt;Wu, P. C.&lt;/author&gt;&lt;author&gt;Yang, Y. H.&lt;/author&gt;&lt;author&gt;Fang, P. C.&lt;/author&gt;&lt;/authors&gt;&lt;/contributors&gt;&lt;auth-address&gt;Department of Ophthalmology, Kaohsiung Chang Gung Memorial Hospital, Chang Gung University College of Medicine, Kaohsiung, Taiwan.&lt;/auth-address&gt;&lt;titles&gt;&lt;title&gt;The long-term results of using low-concentration atropine eye drops for controlling myopia progression in schoolchildren&lt;/title&gt;&lt;secondary-title&gt;J Ocul Pharmacol Ther&lt;/secondary-title&gt;&lt;/titles&gt;&lt;periodical&gt;&lt;full-title&gt;J Ocul Pharmacol Ther&lt;/full-title&gt;&lt;/periodical&gt;&lt;pages&gt;461-6&lt;/pages&gt;&lt;volume&gt;27&lt;/volume&gt;&lt;number&gt;5&lt;/number&gt;&lt;edition&gt;2011/08/06&lt;/edition&gt;&lt;keywords&gt;&lt;keyword&gt;Administration, Ophthalmic&lt;/keyword&gt;&lt;keyword&gt;Atropine/administration &amp;amp; dosage/*pharmacology&lt;/keyword&gt;&lt;keyword&gt;Case-Control Studies&lt;/keyword&gt;&lt;keyword&gt;Child&lt;/keyword&gt;&lt;keyword&gt;Disease Progression&lt;/keyword&gt;&lt;keyword&gt;Female&lt;/keyword&gt;&lt;keyword&gt;Follow-Up Studies&lt;/keyword&gt;&lt;keyword&gt;Humans&lt;/keyword&gt;&lt;keyword&gt;Male&lt;/keyword&gt;&lt;keyword&gt;Multivariate Analysis&lt;/keyword&gt;&lt;keyword&gt;Mydriatics/administration &amp;amp; dosage/*pharmacology&lt;/keyword&gt;&lt;keyword&gt;Myopia/*prevention &amp;amp; control&lt;/keyword&gt;&lt;keyword&gt;Ophthalmic Solutions&lt;/keyword&gt;&lt;keyword&gt;Retrospective Studies&lt;/keyword&gt;&lt;/keywords&gt;&lt;dates&gt;&lt;year&gt;2011&lt;/year&gt;&lt;pub-dates&gt;&lt;date&gt;Oct&lt;/date&gt;&lt;/pub-dates&gt;&lt;/dates&gt;&lt;isbn&gt;1080-7683&lt;/isbn&gt;&lt;accession-num&gt;21815829&lt;/accession-num&gt;&lt;urls&gt;&lt;/urls&gt;&lt;electronic-resource-num&gt;10.1089/jop.2011.002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20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32FE237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AA2E8A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7" w:type="pct"/>
            <w:vAlign w:val="center"/>
          </w:tcPr>
          <w:p w14:paraId="36C3AAB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B788E0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2AEDD68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014B91B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B212A4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52601D7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4C56651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2970486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39610E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F1328F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D17444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0A41D2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2FE6F0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5F72D6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3696710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447C2AB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6A7F4EE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4E5569A0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74184701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44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L</w:t>
              </w:r>
              <w:r w:rsidRPr="00252441">
                <w:rPr>
                  <w:rStyle w:val="afc"/>
                  <w:sz w:val="10"/>
                  <w:szCs w:val="10"/>
                </w:rPr>
                <w:t>in et al. 2013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MaW48L0F1dGhvcj48WWVhcj4yMDEzPC9ZZWFyPjxSZWNO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MaW48L0F1dGhvcj48WWVhcj4yMDEzPC9ZZWFyPjxSZWNO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21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6268F9E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0472B2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754EEE5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019D5D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2A2E9F4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59A0795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C5B308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5161A0E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2966B37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64004F4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AEEF9B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CEFAD6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1DC88C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4775EB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27A071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E700C4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0B93B55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3CA1AC1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2154D3F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45553501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3DC1FB5D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45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C</w:t>
              </w:r>
              <w:r w:rsidRPr="00252441">
                <w:rPr>
                  <w:rStyle w:val="afc"/>
                  <w:sz w:val="10"/>
                  <w:szCs w:val="10"/>
                </w:rPr>
                <w:t>lark et al. 2015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Clark&lt;/Author&gt;&lt;Year&gt;2015&lt;/Year&gt;&lt;RecNum&gt;23&lt;/RecNum&gt;&lt;DisplayText&gt;[22]&lt;/DisplayText&gt;&lt;record&gt;&lt;rec-number&gt;23&lt;/rec-number&gt;&lt;foreign-keys&gt;&lt;key app="EN" db-id="pfs2rr9xkzd52re59rdvz2p4wdva0d052ps5" timestamp="1698497110"&gt;23&lt;/key&gt;&lt;/foreign-keys&gt;&lt;ref-type name="Journal Article"&gt;17&lt;/ref-type&gt;&lt;contributors&gt;&lt;authors&gt;&lt;author&gt;Clark, T. Y.&lt;/author&gt;&lt;author&gt;Clark, R. A.&lt;/author&gt;&lt;/authors&gt;&lt;/contributors&gt;&lt;auth-address&gt;1 Family Eye Medical Group , Long Beach, California.&amp;#xD;2 Department of Ophthalmology, Provident Health &amp;amp; Services , Torrance, California.&lt;/auth-address&gt;&lt;titles&gt;&lt;title&gt;Atropine 0.01% Eyedrops Significantly Reduce the Progression of Childhood Myopia&lt;/title&gt;&lt;secondary-title&gt;J Ocul Pharmacol Ther&lt;/secondary-title&gt;&lt;/titles&gt;&lt;periodical&gt;&lt;full-title&gt;J Ocul Pharmacol Ther&lt;/full-title&gt;&lt;/periodical&gt;&lt;pages&gt;541-5&lt;/pages&gt;&lt;volume&gt;31&lt;/volume&gt;&lt;number&gt;9&lt;/number&gt;&lt;edition&gt;2015/07/29&lt;/edition&gt;&lt;keywords&gt;&lt;keyword&gt;Administration, Ophthalmic&lt;/keyword&gt;&lt;keyword&gt;Adolescent&lt;/keyword&gt;&lt;keyword&gt;Atropine/*administration &amp;amp; dosage/adverse effects/pharmacology&lt;/keyword&gt;&lt;keyword&gt;Case-Control Studies&lt;/keyword&gt;&lt;keyword&gt;Child&lt;/keyword&gt;&lt;keyword&gt;Disease Progression&lt;/keyword&gt;&lt;keyword&gt;Female&lt;/keyword&gt;&lt;keyword&gt;Follow-Up Studies&lt;/keyword&gt;&lt;keyword&gt;Humans&lt;/keyword&gt;&lt;keyword&gt;Male&lt;/keyword&gt;&lt;keyword&gt;Mydriatics/*administration &amp;amp; dosage/adverse effects/pharmacology&lt;/keyword&gt;&lt;keyword&gt;Myopia/*prevention &amp;amp; control&lt;/keyword&gt;&lt;keyword&gt;Ophthalmic Solutions&lt;/keyword&gt;&lt;keyword&gt;Retrospective Studies&lt;/keyword&gt;&lt;keyword&gt;Treatment Outcome&lt;/keyword&gt;&lt;/keywords&gt;&lt;dates&gt;&lt;year&gt;2015&lt;/year&gt;&lt;pub-dates&gt;&lt;date&gt;Nov&lt;/date&gt;&lt;/pub-dates&gt;&lt;/dates&gt;&lt;isbn&gt;1080-7683&lt;/isbn&gt;&lt;accession-num&gt;26218150&lt;/accession-num&gt;&lt;urls&gt;&lt;/urls&gt;&lt;electronic-resource-num&gt;10.1089/jop.2015.004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22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55D4E94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64059E4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469716E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D56DD2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786F32A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5CF80D4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3323704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5" w:type="pct"/>
            <w:vAlign w:val="center"/>
          </w:tcPr>
          <w:p w14:paraId="7197592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5644866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1DE44D9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A82957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EABF13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55254D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428D0E2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865A0E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3" w:type="pct"/>
            <w:vAlign w:val="center"/>
          </w:tcPr>
          <w:p w14:paraId="2DDB700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566489E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6A0BAEA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5D37EB9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0CE1D33E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70DF2F97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46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L</w:t>
              </w:r>
              <w:r w:rsidRPr="00252441">
                <w:rPr>
                  <w:rStyle w:val="afc"/>
                  <w:sz w:val="10"/>
                  <w:szCs w:val="10"/>
                </w:rPr>
                <w:t>ee et al. 2016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MZWU8L0F1dGhvcj48WWVhcj4yMDE2PC9ZZWFyPjxSZWNO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MZWU8L0F1dGhvcj48WWVhcj4yMDE2PC9ZZWFyPjxSZWNO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23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3D31B7F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376AEE7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1C4B61D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2F52C5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1" w:type="pct"/>
            <w:vAlign w:val="center"/>
          </w:tcPr>
          <w:p w14:paraId="62B2675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7133196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06218A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5" w:type="pct"/>
            <w:vAlign w:val="center"/>
          </w:tcPr>
          <w:p w14:paraId="5E5873F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0264C40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6EC06A4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6BAE33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AAAA9D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0426B2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F16A7E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333AA1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0124E5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69551D3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014F12F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519644F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2B5408CF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4E719FFA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47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P</w:t>
              </w:r>
              <w:r w:rsidRPr="00252441">
                <w:rPr>
                  <w:rStyle w:val="afc"/>
                  <w:sz w:val="10"/>
                  <w:szCs w:val="10"/>
                </w:rPr>
                <w:t>olling et al.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Qb2xsaW5nPC9BdXRob3I+PFllYXI+MjAyMDwvWWVhcj48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Qb2xsaW5nPC9BdXRob3I+PFllYXI+MjAyMDwvWWVhcj48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24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78132B5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272633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4954772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86C65B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0187070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34267B4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355234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3437F64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61F01E3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4" w:type="pct"/>
            <w:vAlign w:val="center"/>
          </w:tcPr>
          <w:p w14:paraId="53C5148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AB251D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5FB9A0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050B2F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2EF99D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CEC646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3D3B05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7B20AE9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2FD64DB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4B70395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6C228248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51E2B701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48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M</w:t>
              </w:r>
              <w:r w:rsidRPr="00252441">
                <w:rPr>
                  <w:rStyle w:val="afc"/>
                  <w:sz w:val="10"/>
                  <w:szCs w:val="10"/>
                </w:rPr>
                <w:t>oon et al. 2018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Moon&lt;/Author&gt;&lt;Year&gt;2018&lt;/Year&gt;&lt;RecNum&gt;26&lt;/RecNum&gt;&lt;DisplayText&gt;[25]&lt;/DisplayText&gt;&lt;record&gt;&lt;rec-number&gt;26&lt;/rec-number&gt;&lt;foreign-keys&gt;&lt;key app="EN" db-id="pfs2rr9xkzd52re59rdvz2p4wdva0d052ps5" timestamp="1698497399"&gt;26&lt;/key&gt;&lt;/foreign-keys&gt;&lt;ref-type name="Journal Article"&gt;17&lt;/ref-type&gt;&lt;contributors&gt;&lt;authors&gt;&lt;author&gt;Moon, J. S.&lt;/author&gt;&lt;author&gt;Shin, S. Y.&lt;/author&gt;&lt;/authors&gt;&lt;/contributors&gt;&lt;auth-address&gt;Department of Ophthalmology, National Medical Center, 245 Euljiro, Jung-gu, Seoul 04564, Republic of Korea.&amp;#xD;Department of Ophthalmology and Visual Science, Seoul St. Mary&amp;apos;s Hospital, College of Medicine, the Catholic University of Korea, Seoul 06591, Republic of Korea.&lt;/auth-address&gt;&lt;titles&gt;&lt;title&gt;The diluted atropine for inhibition of myopia progression in Korean children&lt;/title&gt;&lt;secondary-title&gt;Int J Ophthalmol&lt;/secondary-title&gt;&lt;/titles&gt;&lt;periodical&gt;&lt;full-title&gt;Int J Ophthalmol&lt;/full-title&gt;&lt;/periodical&gt;&lt;pages&gt;1657-1662&lt;/pages&gt;&lt;volume&gt;11&lt;/volume&gt;&lt;number&gt;10&lt;/number&gt;&lt;edition&gt;2018/10/27&lt;/edition&gt;&lt;keywords&gt;&lt;keyword&gt;Korean children&lt;/keyword&gt;&lt;keyword&gt;atropine&lt;/keyword&gt;&lt;keyword&gt;myopia&lt;/keyword&gt;&lt;keyword&gt;progression&lt;/keyword&gt;&lt;/keywords&gt;&lt;dates&gt;&lt;year&gt;2018&lt;/year&gt;&lt;/dates&gt;&lt;isbn&gt;2222-3959 (Print)&amp;#xD;2222-3959&lt;/isbn&gt;&lt;accession-num&gt;30364238&lt;/accession-num&gt;&lt;urls&gt;&lt;/urls&gt;&lt;custom2&gt;PMC6192947&lt;/custom2&gt;&lt;electronic-resource-num&gt;10.18240/ijo.2018.10.13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25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019377F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16EB12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5E8DE36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459D66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0582DF7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08C3E55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E4155C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0B83943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51DA10A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35BD5DC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CC3CBA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E6975A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ED35E4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DD4EF7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CF34CB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0CD31A4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19A474D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5523C59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585FBEA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22886ED0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02ECEE09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49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L</w:t>
              </w:r>
              <w:r w:rsidRPr="00252441">
                <w:rPr>
                  <w:rStyle w:val="afc"/>
                  <w:sz w:val="10"/>
                  <w:szCs w:val="10"/>
                </w:rPr>
                <w:t>arkin et al. 2019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Larkin&lt;/Author&gt;&lt;Year&gt;2019&lt;/Year&gt;&lt;RecNum&gt;28&lt;/RecNum&gt;&lt;DisplayText&gt;[26]&lt;/DisplayText&gt;&lt;record&gt;&lt;rec-number&gt;28&lt;/rec-number&gt;&lt;foreign-keys&gt;&lt;key app="EN" db-id="pfs2rr9xkzd52re59rdvz2p4wdva0d052ps5" timestamp="1698497630"&gt;28&lt;/key&gt;&lt;/foreign-keys&gt;&lt;ref-type name="Journal Article"&gt;17&lt;/ref-type&gt;&lt;contributors&gt;&lt;authors&gt;&lt;author&gt;Larkin, G. L.&lt;/author&gt;&lt;author&gt;Tahir, A.&lt;/author&gt;&lt;author&gt;Epley, K. D.&lt;/author&gt;&lt;author&gt;Beauchamp, C. L.&lt;/author&gt;&lt;author&gt;Tong, J. T.&lt;/author&gt;&lt;author&gt;Clark, R. A.&lt;/author&gt;&lt;/authors&gt;&lt;/contributors&gt;&lt;auth-address&gt;Northeast Ohio Medical University &amp;amp; US Acute Care Solutions, 525 East Market Street, PO Box 2090, Akron, OH, 44309, USA.&amp;#xD;Tisch MS Research Center of New York, 521 W 57th Street, New York, NY, 10019, USA.&amp;#xD;Children&amp;apos;s Eye Care, 11800 NE 128TH ST #430, Kirkland, WA, 98034, USA.&amp;#xD;ABC Eyes Pediatric Ophthalmology, PA, 7150 Greenville Ave, #305, Dallas, TX, 75231, USA.&amp;#xD;Family Eye Medical Group, 4100 Long Beach Blvd, #108, Long Beach, CA, 90807, USA. drraclark@yahoo.com.&lt;/auth-address&gt;&lt;titles&gt;&lt;title&gt;Atropine 0.01% Eye Drops for Myopia Control in American Children: A Multiethnic Sample Across Three US Sites&lt;/title&gt;&lt;secondary-title&gt;Ophthalmol Ther&lt;/secondary-title&gt;&lt;/titles&gt;&lt;periodical&gt;&lt;full-title&gt;Ophthalmol Ther&lt;/full-title&gt;&lt;/periodical&gt;&lt;pages&gt;589-598&lt;/pages&gt;&lt;volume&gt;8&lt;/volume&gt;&lt;number&gt;4&lt;/number&gt;&lt;edition&gt;2019/10/12&lt;/edition&gt;&lt;keywords&gt;&lt;keyword&gt;Atropine&lt;/keyword&gt;&lt;keyword&gt;Childhood myopia&lt;/keyword&gt;&lt;keyword&gt;Eye drops&lt;/keyword&gt;&lt;keyword&gt;Myopia&lt;/keyword&gt;&lt;keyword&gt;Refractive error&lt;/keyword&gt;&lt;keyword&gt;Side effects&lt;/keyword&gt;&lt;/keywords&gt;&lt;dates&gt;&lt;year&gt;2019&lt;/year&gt;&lt;pub-dates&gt;&lt;date&gt;Dec&lt;/date&gt;&lt;/pub-dates&gt;&lt;/dates&gt;&lt;isbn&gt;2193-8245 (Print)&lt;/isbn&gt;&lt;accession-num&gt;31602553&lt;/accession-num&gt;&lt;urls&gt;&lt;/urls&gt;&lt;custom2&gt;PMC6858408&lt;/custom2&gt;&lt;electronic-resource-num&gt;10.1007/s40123-019-00217-w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26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567475B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CD4819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0F7B55D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999F65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728C7FD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1311F85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3371A86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5" w:type="pct"/>
            <w:vAlign w:val="center"/>
          </w:tcPr>
          <w:p w14:paraId="2A556B9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2A0DCF0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6ECC48C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E12246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090BA9B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F797AB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266682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DB72CB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3" w:type="pct"/>
            <w:vAlign w:val="center"/>
          </w:tcPr>
          <w:p w14:paraId="773B1BF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31AC57C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3BAF412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4D64792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341040C8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670FEA64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50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S</w:t>
              </w:r>
              <w:r w:rsidRPr="00252441">
                <w:rPr>
                  <w:rStyle w:val="afc"/>
                  <w:sz w:val="10"/>
                  <w:szCs w:val="10"/>
                </w:rPr>
                <w:t>acchi et al. 2019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TYWNjaGk8L0F1dGhvcj48WWVhcj4yMDE5PC9ZZWFyPjxS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TYWNjaGk8L0F1dGhvcj48WWVhcj4yMDE5PC9ZZWFyPjxS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27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689FED7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A65169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731F7E9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A48060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581C039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45C2E23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606E404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5" w:type="pct"/>
            <w:vAlign w:val="center"/>
          </w:tcPr>
          <w:p w14:paraId="00A6041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7BF7EE0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717440B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3E28EC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58B74D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20DC66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580374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2D66A6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3" w:type="pct"/>
            <w:vAlign w:val="center"/>
          </w:tcPr>
          <w:p w14:paraId="76BDC63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6969238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0185388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6ED6734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7E77A45F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6E9218A3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51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F</w:t>
              </w:r>
              <w:r w:rsidRPr="00252441">
                <w:rPr>
                  <w:rStyle w:val="afc"/>
                  <w:sz w:val="10"/>
                  <w:szCs w:val="10"/>
                </w:rPr>
                <w:t>u et al.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GdTwvQXV0aG9yPjxZZWFyPjIwMjA8L1llYXI+PFJlY051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GdTwvQXV0aG9yPjxZZWFyPjIwMjA8L1llYXI+PFJlY051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=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28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75C8193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87BC0A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5E9980C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1EE5D8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  <w:shd w:val="clear" w:color="auto" w:fill="F7F7F7"/>
              </w:rPr>
              <w:t>1</w:t>
            </w:r>
          </w:p>
        </w:tc>
        <w:tc>
          <w:tcPr>
            <w:tcW w:w="251" w:type="pct"/>
            <w:vAlign w:val="center"/>
          </w:tcPr>
          <w:p w14:paraId="708630C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670AE38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9" w:type="pct"/>
            <w:vAlign w:val="center"/>
          </w:tcPr>
          <w:p w14:paraId="27C71DE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5" w:type="pct"/>
            <w:vAlign w:val="center"/>
          </w:tcPr>
          <w:p w14:paraId="1CD26CA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4F9E03D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7C059D5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E726E8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0706C2A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29664E8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4DF139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CFF687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3" w:type="pct"/>
            <w:vAlign w:val="center"/>
          </w:tcPr>
          <w:p w14:paraId="3D566FB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86" w:type="pct"/>
            <w:vAlign w:val="center"/>
          </w:tcPr>
          <w:p w14:paraId="3807E5C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2207665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10ED663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71AC44E6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4EE9C087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52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L</w:t>
              </w:r>
              <w:r w:rsidRPr="00252441">
                <w:rPr>
                  <w:rStyle w:val="afc"/>
                  <w:sz w:val="10"/>
                  <w:szCs w:val="10"/>
                </w:rPr>
                <w:t>iang et al. 2008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MaWFuZzwvQXV0aG9yPjxZZWFyPjIwMDg8L1llYXI+PFJl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MaWFuZzwvQXV0aG9yPjxZZWFyPjIwMDg8L1llYXI+PFJl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29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788BEA2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9" w:type="pct"/>
            <w:vAlign w:val="center"/>
          </w:tcPr>
          <w:p w14:paraId="2AA30F0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4C85056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62DAD5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415FC9C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12CCDC1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8234CE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5D4ABDE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1764C57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0FF7A7E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AF0AAE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6DD80D1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47A402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0FB350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02E8E8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051FDA3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3202664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2119F7B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7C4156C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7806BD81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78DC1593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53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H</w:t>
              </w:r>
              <w:r w:rsidRPr="00252441">
                <w:rPr>
                  <w:rStyle w:val="afc"/>
                  <w:sz w:val="10"/>
                  <w:szCs w:val="10"/>
                </w:rPr>
                <w:t>siao et al. 2005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Hsiao&lt;/Author&gt;&lt;Year&gt;2005&lt;/Year&gt;&lt;RecNum&gt;33&lt;/RecNum&gt;&lt;DisplayText&gt;[30]&lt;/DisplayText&gt;&lt;record&gt;&lt;rec-number&gt;33&lt;/rec-number&gt;&lt;foreign-keys&gt;&lt;key app="EN" db-id="pfs2rr9xkzd52re59rdvz2p4wdva0d052ps5" timestamp="1698497744"&gt;33&lt;/key&gt;&lt;/foreign-keys&gt;&lt;ref-type name="Journal Article"&gt;17&lt;/ref-type&gt;&lt;contributors&gt;&lt;authors&gt;&lt;author&gt;Hsiao, C. K.&lt;/author&gt;&lt;author&gt;Tsai, M. Y.&lt;/author&gt;&lt;author&gt;Chen, H. M.&lt;/author&gt;&lt;/authors&gt;&lt;/contributors&gt;&lt;auth-address&gt;Division of Biostatistics, Institute of Epidemiology, National Taiwan University, Taipei 100, Taiwan. ckhsiao@ha.mc.ntu.edu.tw&lt;/auth-address&gt;&lt;titles&gt;&lt;title&gt;Inference of nested variance components in a longitudinal myopia intervention trial&lt;/title&gt;&lt;secondary-title&gt;Stat Med&lt;/secondary-title&gt;&lt;/titles&gt;&lt;periodical&gt;&lt;full-title&gt;Stat Med&lt;/full-title&gt;&lt;/periodical&gt;&lt;pages&gt;3251-67&lt;/pages&gt;&lt;volume&gt;24&lt;/volume&gt;&lt;number&gt;21&lt;/number&gt;&lt;edition&gt;2005/10/06&lt;/edition&gt;&lt;keywords&gt;&lt;keyword&gt;*Analysis of Variance&lt;/keyword&gt;&lt;keyword&gt;Atropine/therapeutic use&lt;/keyword&gt;&lt;keyword&gt;Child&lt;/keyword&gt;&lt;keyword&gt;Computer Simulation&lt;/keyword&gt;&lt;keyword&gt;Double-Blind Method&lt;/keyword&gt;&lt;keyword&gt;Eyeglasses/standards&lt;/keyword&gt;&lt;keyword&gt;Female&lt;/keyword&gt;&lt;keyword&gt;Humans&lt;/keyword&gt;&lt;keyword&gt;Longitudinal Studies&lt;/keyword&gt;&lt;keyword&gt;Male&lt;/keyword&gt;&lt;keyword&gt;*Models, Statistical&lt;/keyword&gt;&lt;keyword&gt;Mydriatics/therapeutic use&lt;/keyword&gt;&lt;keyword&gt;Myopia, Degenerative/*therapy&lt;/keyword&gt;&lt;keyword&gt;Randomized Controlled Trials as Topic/*methods&lt;/keyword&gt;&lt;/keywords&gt;&lt;dates&gt;&lt;year&gt;2005&lt;/year&gt;&lt;pub-dates&gt;&lt;date&gt;Nov 15&lt;/date&gt;&lt;/pub-dates&gt;&lt;/dates&gt;&lt;isbn&gt;0277-6715 (Print)&amp;#xD;0277-6715&lt;/isbn&gt;&lt;accession-num&gt;16206249&lt;/accession-num&gt;&lt;urls&gt;&lt;/urls&gt;&lt;electronic-resource-num&gt;10.1002/sim.221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30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2E34A98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9" w:type="pct"/>
            <w:vAlign w:val="center"/>
          </w:tcPr>
          <w:p w14:paraId="3557928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7B9C342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288CAF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44DEBAF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2FB6BA9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0221E0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07E7028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4459DFC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4" w:type="pct"/>
            <w:vAlign w:val="center"/>
          </w:tcPr>
          <w:p w14:paraId="46EA6EC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AA84C1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157CD87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18A191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9F14D7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9368ED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D12FDE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3CA2CC4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4C82847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4620EBE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57242432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35A0EDBB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54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S</w:t>
              </w:r>
              <w:r w:rsidRPr="00252441">
                <w:rPr>
                  <w:rStyle w:val="afc"/>
                  <w:sz w:val="10"/>
                  <w:szCs w:val="10"/>
                </w:rPr>
                <w:t>hih et al. 2001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Shih&lt;/Author&gt;&lt;Year&gt;2001&lt;/Year&gt;&lt;RecNum&gt;34&lt;/RecNum&gt;&lt;DisplayText&gt;[31]&lt;/DisplayText&gt;&lt;record&gt;&lt;rec-number&gt;34&lt;/rec-number&gt;&lt;foreign-keys&gt;&lt;key app="EN" db-id="pfs2rr9xkzd52re59rdvz2p4wdva0d052ps5" timestamp="1698497759"&gt;34&lt;/key&gt;&lt;/foreign-keys&gt;&lt;ref-type name="Journal Article"&gt;17&lt;/ref-type&gt;&lt;contributors&gt;&lt;authors&gt;&lt;author&gt;Shih, Y. F.&lt;/author&gt;&lt;author&gt;Hsiao, C. K.&lt;/author&gt;&lt;author&gt;Chen, C. J.&lt;/author&gt;&lt;author&gt;Chang, C. W.&lt;/author&gt;&lt;author&gt;Hung, P. T.&lt;/author&gt;&lt;author&gt;Lin, L. L.&lt;/author&gt;&lt;/authors&gt;&lt;/contributors&gt;&lt;auth-address&gt;Department of Ophthalmology, National Taiwan University Hospital, Taipei,Institute of Epidemiology, National Taiwan University, Taipei, Taiwan.&lt;/auth-address&gt;&lt;titles&gt;&lt;title&gt;An intervention trial on efficacy of atropine and multi-focal glasses in controlling myopic progression&lt;/title&gt;&lt;secondary-title&gt;Acta Ophthalmol Scand&lt;/secondary-title&gt;&lt;/titles&gt;&lt;periodical&gt;&lt;full-title&gt;Acta Ophthalmol Scand&lt;/full-title&gt;&lt;/periodical&gt;&lt;pages&gt;233-6&lt;/pages&gt;&lt;volume&gt;79&lt;/volume&gt;&lt;number&gt;3&lt;/number&gt;&lt;edition&gt;2001/06/13&lt;/edition&gt;&lt;keywords&gt;&lt;keyword&gt;Adolescent&lt;/keyword&gt;&lt;keyword&gt;Atropine/*therapeutic use&lt;/keyword&gt;&lt;keyword&gt;Child&lt;/keyword&gt;&lt;keyword&gt;Disease Progression&lt;/keyword&gt;&lt;keyword&gt;Double-Blind Method&lt;/keyword&gt;&lt;keyword&gt;*Eyeglasses&lt;/keyword&gt;&lt;keyword&gt;Female&lt;/keyword&gt;&lt;keyword&gt;Follow-Up Studies&lt;/keyword&gt;&lt;keyword&gt;Humans&lt;/keyword&gt;&lt;keyword&gt;Male&lt;/keyword&gt;&lt;keyword&gt;Mydriatics/*therapeutic use&lt;/keyword&gt;&lt;keyword&gt;Myopia/physiopathology/*prevention &amp;amp; control&lt;/keyword&gt;&lt;keyword&gt;Ophthalmic Solutions&lt;/keyword&gt;&lt;/keywords&gt;&lt;dates&gt;&lt;year&gt;2001&lt;/year&gt;&lt;pub-dates&gt;&lt;date&gt;Jun&lt;/date&gt;&lt;/pub-dates&gt;&lt;/dates&gt;&lt;isbn&gt;1395-3907 (Print)&amp;#xD;1395-3907&lt;/isbn&gt;&lt;accession-num&gt;11401629&lt;/accession-num&gt;&lt;urls&gt;&lt;/urls&gt;&lt;electronic-resource-num&gt;10.1034/j.1600-0420.2001.790304.x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31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79CD001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88A48E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7" w:type="pct"/>
            <w:vAlign w:val="center"/>
          </w:tcPr>
          <w:p w14:paraId="7C1C979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6FF17B5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1" w:type="pct"/>
            <w:vAlign w:val="center"/>
          </w:tcPr>
          <w:p w14:paraId="1E1584A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3A8F08F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C57765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6264EC6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54CE401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4" w:type="pct"/>
            <w:vAlign w:val="center"/>
          </w:tcPr>
          <w:p w14:paraId="077D012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1A11BD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CB6D50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0D18903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26274A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62264F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0873A7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1EDA813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3F9C8F6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7436032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100FCA1B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208D6603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55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B</w:t>
              </w:r>
              <w:r w:rsidRPr="00252441">
                <w:rPr>
                  <w:rStyle w:val="afc"/>
                  <w:sz w:val="10"/>
                  <w:szCs w:val="10"/>
                </w:rPr>
                <w:t>rodstein et al. 1984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Brodstein&lt;/Author&gt;&lt;Year&gt;1984&lt;/Year&gt;&lt;RecNum&gt;35&lt;/RecNum&gt;&lt;DisplayText&gt;[32]&lt;/DisplayText&gt;&lt;record&gt;&lt;rec-number&gt;35&lt;/rec-number&gt;&lt;foreign-keys&gt;&lt;key app="EN" db-id="pfs2rr9xkzd52re59rdvz2p4wdva0d052ps5" timestamp="1698497777"&gt;35&lt;/key&gt;&lt;/foreign-keys&gt;&lt;ref-type name="Journal Article"&gt;17&lt;/ref-type&gt;&lt;contributors&gt;&lt;authors&gt;&lt;author&gt;Brodstein, R. S.&lt;/author&gt;&lt;author&gt;Brodstein, D. E.&lt;/author&gt;&lt;author&gt;Olson, R. J.&lt;/author&gt;&lt;author&gt;Hunt, S. C.&lt;/author&gt;&lt;author&gt;Williams, R. R.&lt;/author&gt;&lt;/authors&gt;&lt;/contributors&gt;&lt;titles&gt;&lt;title&gt;The treatment of myopia with atropine and bifocals. A long-term prospective study&lt;/title&gt;&lt;secondary-title&gt;Ophthalmology&lt;/secondary-title&gt;&lt;/titles&gt;&lt;periodical&gt;&lt;full-title&gt;Ophthalmology&lt;/full-title&gt;&lt;/periodical&gt;&lt;pages&gt;1373-9&lt;/pages&gt;&lt;volume&gt;91&lt;/volume&gt;&lt;number&gt;11&lt;/number&gt;&lt;edition&gt;1984/11/01&lt;/edition&gt;&lt;keywords&gt;&lt;keyword&gt;Adolescent&lt;/keyword&gt;&lt;keyword&gt;Adult&lt;/keyword&gt;&lt;keyword&gt;Atropine/*therapeutic use&lt;/keyword&gt;&lt;keyword&gt;Child&lt;/keyword&gt;&lt;keyword&gt;*Eyeglasses&lt;/keyword&gt;&lt;keyword&gt;Humans&lt;/keyword&gt;&lt;keyword&gt;Myopia/*drug therapy/physiopathology/therapy&lt;/keyword&gt;&lt;keyword&gt;Prospective Studies&lt;/keyword&gt;&lt;keyword&gt;Time Factors&lt;/keyword&gt;&lt;/keywords&gt;&lt;dates&gt;&lt;year&gt;1984&lt;/year&gt;&lt;pub-dates&gt;&lt;date&gt;Nov&lt;/date&gt;&lt;/pub-dates&gt;&lt;/dates&gt;&lt;isbn&gt;0161-6420 (Print)&amp;#xD;0161-6420&lt;/isbn&gt;&lt;accession-num&gt;6514306&lt;/accession-num&gt;&lt;urls&gt;&lt;/urls&gt;&lt;electronic-resource-num&gt;10.1016/s0161-6420(84)34138-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32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6B8F3E6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158FF6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7" w:type="pct"/>
            <w:vAlign w:val="center"/>
          </w:tcPr>
          <w:p w14:paraId="7E4B0F7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09D74F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539C0F4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2501F1F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6ABE01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1AC123B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7E839D8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1A4069B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4255BF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1846DB1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14EF31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CCFAF7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68C1FD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08AEFF7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3C8BF33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5FFF580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61E101D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07133909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48C9281A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56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D</w:t>
              </w:r>
              <w:r w:rsidRPr="00252441">
                <w:rPr>
                  <w:rStyle w:val="afc"/>
                  <w:sz w:val="10"/>
                  <w:szCs w:val="10"/>
                </w:rPr>
                <w:t>iaz-Llopis et al. 2018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EaWF6LUxsb3BpczwvQXV0aG9yPjxZZWFyPjIwMTg8L1ll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EaWF6LUxsb3BpczwvQXV0aG9yPjxZZWFyPjIwMTg8L1ll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33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6814536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6ED1383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6B676C7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79B968F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58FC0A0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5819304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95D815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73388C6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5B6F070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4D6EBAC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BFFD5C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10B8442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81C3DE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E7E97D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992CD7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FE061D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4E15226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1BD5D25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74F21B6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30509472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077FBB4E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57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K</w:t>
              </w:r>
              <w:r w:rsidRPr="00252441">
                <w:rPr>
                  <w:rStyle w:val="afc"/>
                  <w:sz w:val="10"/>
                  <w:szCs w:val="10"/>
                </w:rPr>
                <w:t>umaran et al. 2015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LdW1hcmFuPC9BdXRob3I+PFllYXI+MjAxNTwvWWVhcj48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LdW1hcmFuPC9BdXRob3I+PFllYXI+MjAxNTwvWWVhcj48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34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4A41592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8071C3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53D34AE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6BECFAE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7D621CD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37FA969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2370EBC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3E1172C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3E6E0FF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64" w:type="pct"/>
            <w:vAlign w:val="center"/>
          </w:tcPr>
          <w:p w14:paraId="1F6678D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937170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117BBE4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33FE6B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581C48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E5E548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3DD89D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54FD21E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0E0B0C0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58D9A30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241D00C5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1E5B9CC7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58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T</w:t>
              </w:r>
              <w:r w:rsidRPr="00252441">
                <w:rPr>
                  <w:rStyle w:val="afc"/>
                  <w:sz w:val="10"/>
                  <w:szCs w:val="10"/>
                </w:rPr>
                <w:t>an et al.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UYW48L0F1dGhvcj48WWVhcj4yMDIwPC9ZZWFyPjxSZWNO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>
                <w:fldData xml:space="preserve">PEVuZE5vdGU+PENpdGU+PEF1dGhvcj5UYW48L0F1dGhvcj48WWVhcj4yMDIwPC9ZZWFyPjxSZWNO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</w:rPr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35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3B9A3D1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272630B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7F27870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2A746B1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4F3C3C5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54E30B2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252EB5B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0BFD5D2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4" w:type="pct"/>
            <w:vAlign w:val="center"/>
          </w:tcPr>
          <w:p w14:paraId="11EBAC2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1938789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2675F3B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1613B7A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0D796B6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619C07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24FA10C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862002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52ABAC0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1EF48C8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26BFB8B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28AACFFC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07B34E53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59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T</w:t>
              </w:r>
              <w:r w:rsidRPr="00252441">
                <w:rPr>
                  <w:rStyle w:val="afc"/>
                  <w:sz w:val="10"/>
                  <w:szCs w:val="10"/>
                </w:rPr>
                <w:t>ang et al.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Tang&lt;/Author&gt;&lt;Year&gt;2020&lt;/Year&gt;&lt;RecNum&gt;58&lt;/RecNum&gt;&lt;DisplayText&gt;[36]&lt;/DisplayText&gt;&lt;record&gt;&lt;rec-number&gt;58&lt;/rec-number&gt;&lt;foreign-keys&gt;&lt;key app="EN" db-id="pfs2rr9xkzd52re59rdvz2p4wdva0d052ps5" timestamp="1698503033"&gt;58&lt;/key&gt;&lt;/foreign-keys&gt;&lt;ref-type name="Journal Article"&gt;17&lt;/ref-type&gt;&lt;contributors&gt;&lt;authors&gt;&lt;author&gt;Wenting Tang&lt;/author&gt;&lt;/authors&gt;&lt;/contributors&gt;&lt;titles&gt;&lt;title&gt;Clinical observation of low-dose Atropine combined with orthokeratology in the treatment of myopia&lt;/title&gt;&lt;secondary-title&gt;International Eye Science&lt;/secondary-title&gt;&lt;/titles&gt;&lt;periodical&gt;&lt;full-title&gt;International Eye Science&lt;/full-title&gt;&lt;/periodical&gt;&lt;volume&gt;(12): 1044-1047&lt;/volume&gt;&lt;dates&gt;&lt;year&gt;2020&lt;/year&gt;&lt;pub-dates&gt;&lt;date&gt;2020&lt;/date&gt;&lt;/pub-dates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36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04D087F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EFBEE7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31F7EA6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0EE83A7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7E18119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7C68B62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822168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2EC7BAD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3F58D7D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4E5C992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16D909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351D07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24B85C7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4FC05A9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2160E58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1D52DB4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0EB37EE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17180F4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110FDD5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571C21E1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3BF9C2AD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60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T</w:t>
              </w:r>
              <w:r w:rsidRPr="00252441">
                <w:rPr>
                  <w:rStyle w:val="afc"/>
                  <w:sz w:val="10"/>
                  <w:szCs w:val="10"/>
                </w:rPr>
                <w:t>ong et al. 2009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Tong&lt;/Author&gt;&lt;Year&gt;2009&lt;/Year&gt;&lt;RecNum&gt;40&lt;/RecNum&gt;&lt;DisplayText&gt;[37]&lt;/DisplayText&gt;&lt;record&gt;&lt;rec-number&gt;40&lt;/rec-number&gt;&lt;foreign-keys&gt;&lt;key app="EN" db-id="pfs2rr9xkzd52re59rdvz2p4wdva0d052ps5" timestamp="1698497976"&gt;40&lt;/key&gt;&lt;/foreign-keys&gt;&lt;ref-type name="Journal Article"&gt;17&lt;/ref-type&gt;&lt;contributors&gt;&lt;authors&gt;&lt;author&gt;Tong, L.&lt;/author&gt;&lt;author&gt;Huang, X. L.&lt;/author&gt;&lt;author&gt;Koh, A. L.&lt;/author&gt;&lt;author&gt;Zhang, X.&lt;/author&gt;&lt;author&gt;Tan, D. T.&lt;/author&gt;&lt;author&gt;Chua, W. H.&lt;/author&gt;&lt;/authors&gt;&lt;/contributors&gt;&lt;auth-address&gt;Singapore National Eye Center, Singapore. Louistong@hotmail.com&lt;/auth-address&gt;&lt;titles&gt;&lt;title&gt;Atropine for the treatment of childhood myopia: effect on myopia progression after cessation of atropine&lt;/title&gt;&lt;secondary-title&gt;Ophthalmology&lt;/secondary-title&gt;&lt;/titles&gt;&lt;periodical&gt;&lt;full-title&gt;Ophthalmology&lt;/full-title&gt;&lt;/periodical&gt;&lt;pages&gt;572-9&lt;/pages&gt;&lt;volume&gt;116&lt;/volume&gt;&lt;number&gt;3&lt;/number&gt;&lt;edition&gt;2009/01/27&lt;/edition&gt;&lt;keywords&gt;&lt;keyword&gt;Accommodation, Ocular/drug effects&lt;/keyword&gt;&lt;keyword&gt;Administration, Topical&lt;/keyword&gt;&lt;keyword&gt;Atropine/*administration &amp;amp; dosage&lt;/keyword&gt;&lt;keyword&gt;Child&lt;/keyword&gt;&lt;keyword&gt;Disease Progression&lt;/keyword&gt;&lt;keyword&gt;Double-Blind Method&lt;/keyword&gt;&lt;keyword&gt;Female&lt;/keyword&gt;&lt;keyword&gt;Follow-Up Studies&lt;/keyword&gt;&lt;keyword&gt;Humans&lt;/keyword&gt;&lt;keyword&gt;Male&lt;/keyword&gt;&lt;keyword&gt;Mydriatics/*administration &amp;amp; dosage&lt;/keyword&gt;&lt;keyword&gt;Myopia/*drug therapy/*physiopathology&lt;/keyword&gt;&lt;keyword&gt;Ophthalmic Solutions/administration &amp;amp; dosage&lt;/keyword&gt;&lt;keyword&gt;Visual Acuity/drug effects&lt;/keyword&gt;&lt;keyword&gt;Withholding Treatment&lt;/keyword&gt;&lt;/keywords&gt;&lt;dates&gt;&lt;year&gt;2009&lt;/year&gt;&lt;pub-dates&gt;&lt;date&gt;Mar&lt;/date&gt;&lt;/pub-dates&gt;&lt;/dates&gt;&lt;isbn&gt;0161-6420&lt;/isbn&gt;&lt;accession-num&gt;19167081&lt;/accession-num&gt;&lt;urls&gt;&lt;/urls&gt;&lt;electronic-resource-num&gt;10.1016/j.ophtha.2008.10.02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37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77AE2F4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0598F9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36E7509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630B0FC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3A6A746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21017FF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196348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0A6A72D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30C5753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222F365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843B21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81509E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4A2AD1E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7C3F1C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31F04C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806596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66A160F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5812EB8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68E2928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28B9E331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6D4C9099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61" w:history="1">
              <w:r w:rsidRPr="00252441">
                <w:rPr>
                  <w:rStyle w:val="afc"/>
                  <w:rFonts w:hint="eastAsia"/>
                  <w:sz w:val="10"/>
                  <w:szCs w:val="10"/>
                </w:rPr>
                <w:t>Z</w:t>
              </w:r>
              <w:r w:rsidRPr="00252441">
                <w:rPr>
                  <w:rStyle w:val="afc"/>
                  <w:sz w:val="10"/>
                  <w:szCs w:val="10"/>
                </w:rPr>
                <w:t>hao et al. 2021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Zhao&lt;/Author&gt;&lt;Year&gt;2021&lt;/Year&gt;&lt;RecNum&gt;41&lt;/RecNum&gt;&lt;DisplayText&gt;[38]&lt;/DisplayText&gt;&lt;record&gt;&lt;rec-number&gt;41&lt;/rec-number&gt;&lt;foreign-keys&gt;&lt;key app="EN" db-id="pfs2rr9xkzd52re59rdvz2p4wdva0d052ps5" timestamp="1698498005"&gt;41&lt;/key&gt;&lt;/foreign-keys&gt;&lt;ref-type name="Journal Article"&gt;17&lt;/ref-type&gt;&lt;contributors&gt;&lt;authors&gt;&lt;author&gt;Zhao, Q.&lt;/author&gt;&lt;author&gt;Hao, Q.&lt;/author&gt;&lt;/authors&gt;&lt;/contributors&gt;&lt;auth-address&gt;Department of Ophthalmology, The Second Hospital of Dalian Medical University, 467 Zhongshan Road, Shahekou District, Dalian, People&amp;apos;s Republic of China. zhaoqidyey@126.com.&amp;#xD;Department of Ophthalmology, The Second Hospital of Dalian Medical University, 467 Zhongshan Road, Shahekou District, Dalian, People&amp;apos;s Republic of China.&lt;/auth-address&gt;&lt;titles&gt;&lt;title&gt;Clinical efficacy of 0.01% atropine in retarding the progression of myopia in children&lt;/title&gt;&lt;secondary-title&gt;Int Ophthalmol&lt;/secondary-title&gt;&lt;/titles&gt;&lt;periodical&gt;&lt;full-title&gt;Int Ophthalmol&lt;/full-title&gt;&lt;/periodical&gt;&lt;pages&gt;1011-1017&lt;/pages&gt;&lt;volume&gt;41&lt;/volume&gt;&lt;number&gt;3&lt;/number&gt;&lt;edition&gt;2020/11/19&lt;/edition&gt;&lt;keywords&gt;&lt;keyword&gt;Atropine&lt;/keyword&gt;&lt;keyword&gt;Axial Length, Eye&lt;/keyword&gt;&lt;keyword&gt;Child&lt;/keyword&gt;&lt;keyword&gt;Humans&lt;/keyword&gt;&lt;keyword&gt;*Myopia/drug therapy&lt;/keyword&gt;&lt;keyword&gt;*Orthokeratologic Procedures&lt;/keyword&gt;&lt;keyword&gt;Refraction, Ocular&lt;/keyword&gt;&lt;keyword&gt;Treatment Outcome&lt;/keyword&gt;&lt;keyword&gt;0.01% atropine&lt;/keyword&gt;&lt;keyword&gt;Children&lt;/keyword&gt;&lt;keyword&gt;Myopia progression&lt;/keyword&gt;&lt;/keywords&gt;&lt;dates&gt;&lt;year&gt;2021&lt;/year&gt;&lt;pub-dates&gt;&lt;date&gt;Mar&lt;/date&gt;&lt;/pub-dates&gt;&lt;/dates&gt;&lt;isbn&gt;0165-5701 (Print)&amp;#xD;0165-5701&lt;/isbn&gt;&lt;accession-num&gt;33205372&lt;/accession-num&gt;&lt;urls&gt;&lt;/urls&gt;&lt;custom2&gt;PMC7943497&lt;/custom2&gt;&lt;electronic-resource-num&gt;10.1007/s10792-020-01658-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38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2D5431F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20CEE3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151AF9D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46EF626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689E02B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10DA503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22450B6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4DD24C3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17C210B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0B078A8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3B594AC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6B96C54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121B20D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5C7AF3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489AE73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9A609D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86" w:type="pct"/>
            <w:vAlign w:val="center"/>
          </w:tcPr>
          <w:p w14:paraId="71D37E0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5996A9F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0404017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6F48B589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7E4D8CEA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62" w:history="1">
              <w:r w:rsidRPr="00252441">
                <w:rPr>
                  <w:rStyle w:val="afc"/>
                  <w:sz w:val="10"/>
                  <w:szCs w:val="10"/>
                </w:rPr>
                <w:t>Lin et al. 2014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</w:rPr>
              <w:instrText xml:space="preserve"> ADDIN EN.CITE &lt;EndNote&gt;&lt;Cite&gt;&lt;Author&gt;Lin&lt;/Author&gt;&lt;Year&gt;2014&lt;/Year&gt;&lt;RecNum&gt;42&lt;/RecNum&gt;&lt;DisplayText&gt;[39]&lt;/DisplayText&gt;&lt;record&gt;&lt;rec-number&gt;42&lt;/rec-number&gt;&lt;foreign-keys&gt;&lt;key app="EN" db-id="pfs2rr9xkzd52re59rdvz2p4wdva0d052ps5" timestamp="1698498021"&gt;42&lt;/key&gt;&lt;/foreign-keys&gt;&lt;ref-type name="Journal Article"&gt;17&lt;/ref-type&gt;&lt;contributors&gt;&lt;authors&gt;&lt;author&gt;Lin, H. J.&lt;/author&gt;&lt;author&gt;Wan, L.&lt;/author&gt;&lt;author&gt;Tsai, F. J.&lt;/author&gt;&lt;author&gt;Tsai, Y. Y.&lt;/author&gt;&lt;author&gt;Chen, L. A.&lt;/author&gt;&lt;author&gt;Tsai, A. L.&lt;/author&gt;&lt;author&gt;Huang, Y. C.&lt;/author&gt;&lt;/authors&gt;&lt;/contributors&gt;&lt;auth-address&gt;Department of Medical Research, China Medical University Hospital, No, 2 Yuh Der Road, Taichung 404, Taiwan. irisluu2396@yahoo.com.tw.&lt;/auth-address&gt;&lt;titles&gt;&lt;title&gt;Overnight orthokeratology is comparable with atropine in controlling myopia&lt;/title&gt;&lt;secondary-title&gt;BMC Ophthalmol&lt;/secondary-title&gt;&lt;/titles&gt;&lt;periodical&gt;&lt;full-title&gt;BMC Ophthalmol&lt;/full-title&gt;&lt;/periodical&gt;&lt;pages&gt;40&lt;/pages&gt;&lt;volume&gt;14&lt;/volume&gt;&lt;edition&gt;2014/04/02&lt;/edition&gt;&lt;keywords&gt;&lt;keyword&gt;Adolescent&lt;/keyword&gt;&lt;keyword&gt;Analysis of Variance&lt;/keyword&gt;&lt;keyword&gt;Atropine/*therapeutic use&lt;/keyword&gt;&lt;keyword&gt;Axial Length, Eye/physiopathology&lt;/keyword&gt;&lt;keyword&gt;Child&lt;/keyword&gt;&lt;keyword&gt;Endothelium, Corneal/cytology&lt;/keyword&gt;&lt;keyword&gt;Eyeglasses&lt;/keyword&gt;&lt;keyword&gt;Female&lt;/keyword&gt;&lt;keyword&gt;Humans&lt;/keyword&gt;&lt;keyword&gt;Male&lt;/keyword&gt;&lt;keyword&gt;Muscarinic Antagonists/*therapeutic use&lt;/keyword&gt;&lt;keyword&gt;Myopia/pathology/physiopathology/*therapy&lt;/keyword&gt;&lt;keyword&gt;Orthokeratologic Procedures/*methods&lt;/keyword&gt;&lt;keyword&gt;Regression Analysis&lt;/keyword&gt;&lt;keyword&gt;Retrospective Studies&lt;/keyword&gt;&lt;keyword&gt;Visual Acuity&lt;/keyword&gt;&lt;/keywords&gt;&lt;dates&gt;&lt;year&gt;2014&lt;/year&gt;&lt;pub-dates&gt;&lt;date&gt;Mar 31&lt;/date&gt;&lt;/pub-dates&gt;&lt;/dates&gt;&lt;isbn&gt;1471-2415&lt;/isbn&gt;&lt;accession-num&gt;24685184&lt;/accession-num&gt;&lt;urls&gt;&lt;/urls&gt;&lt;custom2&gt;PMC3994267&lt;/custom2&gt;&lt;electronic-resource-num&gt;10.1186/1471-2415-14-4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</w:rPr>
              <w:t>[39]</w:t>
            </w:r>
            <w:r>
              <w:rPr>
                <w:rFonts w:ascii="Times New Roman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0023DD1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AE5FE1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6451BBC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E9DC07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74ECB89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9" w:type="pct"/>
            <w:vAlign w:val="center"/>
          </w:tcPr>
          <w:p w14:paraId="3873721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3FEDD85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2290791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1B821CC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6996EBB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DDCA04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3FD4F0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7CDC92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CAC03D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E1C1AE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74215C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1D4A035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3B6E826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198DC84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2237F89C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53694AFE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</w:rPr>
            </w:pPr>
            <w:hyperlink r:id="rId63" w:history="1"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Chen et al. 201</w:t>
              </w:r>
              <w:r>
                <w:rPr>
                  <w:rStyle w:val="afc"/>
                  <w:sz w:val="10"/>
                  <w:szCs w:val="10"/>
                  <w:shd w:val="clear" w:color="auto" w:fill="FFFFFF"/>
                </w:rPr>
                <w:t>9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DaGVuPC9BdXRob3I+PFllYXI+MjAxOTwvWWVhcj48UmVj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DaGVuPC9BdXRob3I+PFllYXI+MjAxOTwvWWVhcj48UmVj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40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096EE6C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E98982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3F1279B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2D4686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69B6FC9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2C05AC70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0B50E4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6CF12EC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4" w:type="pct"/>
            <w:vAlign w:val="center"/>
          </w:tcPr>
          <w:p w14:paraId="7B9C6DA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3B28302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0FCD46A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3" w:type="pct"/>
            <w:vAlign w:val="center"/>
          </w:tcPr>
          <w:p w14:paraId="511D3F4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A10635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1C12DA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3B00EFA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DF5C16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4809D5C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3C5A033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643A0E0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513FAA88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58492DA5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64" w:history="1"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Wan et al. 2018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XYW48L0F1dGhvcj48WWVhcj4yMDE4PC9ZZWFyPjxSZWNO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XYW48L0F1dGhvcj48WWVhcj4yMDE4PC9ZZWFyPjxSZWNO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41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0A68FCE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8BA8A8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27610C6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125771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2556F65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14343B0C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32CA08F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0BC78C4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4" w:type="pct"/>
            <w:vAlign w:val="center"/>
          </w:tcPr>
          <w:p w14:paraId="015D6CB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78216C8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54E013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3" w:type="pct"/>
            <w:vAlign w:val="center"/>
          </w:tcPr>
          <w:p w14:paraId="0C907B0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DCBDD2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0EF404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5820FA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9A053E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26BFF95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2DCD8DC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41C5830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7210B659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127E1633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65" w:history="1"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Tan et al. 2019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UYW48L0F1dGhvcj48WWVhcj4yMDE5PC9ZZWFyPjxSZWNO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UYW48L0F1dGhvcj48WWVhcj4yMDE5PC9ZZWFyPjxSZWNO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42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0A26607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D50A3E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19ADB95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8AC8E1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4ED3940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25E350BA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C9CA42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4052F31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4" w:type="pct"/>
            <w:vAlign w:val="center"/>
          </w:tcPr>
          <w:p w14:paraId="4944A1A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68FA7DE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CBBDE0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3" w:type="pct"/>
            <w:vAlign w:val="center"/>
          </w:tcPr>
          <w:p w14:paraId="7E41A2B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370BF6C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6108432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15062FB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960C6C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00B5ED6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5E62261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765D3D9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46E1B597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06307523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66" w:history="1"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Kinoshita et al. 2018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LaW5vc2hpdGE8L0F1dGhvcj48WWVhcj4yMDE4PC9ZZWFy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LaW5vc2hpdGE8L0F1dGhvcj48WWVhcj4yMDE4PC9ZZWFy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43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0C0A7C7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0956607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51BE75C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2B99CB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75BD627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7D76FDC3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8F22B5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5D7541B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4" w:type="pct"/>
            <w:vAlign w:val="center"/>
          </w:tcPr>
          <w:p w14:paraId="766690D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57CEC0D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31C928B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3" w:type="pct"/>
            <w:vAlign w:val="center"/>
          </w:tcPr>
          <w:p w14:paraId="0D2BACD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5F920B4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00C7302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748E489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1182AFB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5D9B674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2DD5F54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04302AA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6C7CEA2A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5C004908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67" w:history="1"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Vincent et al.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WaW5jZW50PC9BdXRob3I+PFllYXI+MjAyMDwvWWVhcj48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WaW5jZW50PC9BdXRob3I+PFllYXI+MjAyMDwvWWVhcj48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44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11FE965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6ED9762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27973A2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6F9F68D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518635E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24CDEC0E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0AE59D7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25D6C9E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4" w:type="pct"/>
            <w:vAlign w:val="center"/>
          </w:tcPr>
          <w:p w14:paraId="3C0C7D6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4634CEF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72F5743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D780D3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19FC97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A0126A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5934027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B4FABD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7A7FD5F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1540E29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75417D9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74147558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0F305076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68" w:history="1"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Kinoshita et al.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LaW5vc2hpdGE8L0F1dGhvcj48WWVhcj4yMDIwPC9ZZWFy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>
                <w:fldData xml:space="preserve">PEVuZE5vdGU+PENpdGU+PEF1dGhvcj5LaW5vc2hpdGE8L0F1dGhvcj48WWVhcj4yMDIwPC9ZZWFy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</w:fldData>
              </w:fldCha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45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4B8B747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3FFEE80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3117E0E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C1BFCF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58C59ED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306CC1EE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758970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7CA70A5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4" w:type="pct"/>
            <w:vAlign w:val="center"/>
          </w:tcPr>
          <w:p w14:paraId="2F45605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138C9E5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14A2B80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17A071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016F839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2E18A14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01EF338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0996DA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291024B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6B5DDB3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0AAEEF0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3A203F70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4FE6ABB3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69" w:history="1">
              <w:r w:rsidRPr="009F4ADD">
                <w:rPr>
                  <w:rStyle w:val="afc"/>
                  <w:sz w:val="10"/>
                  <w:szCs w:val="10"/>
                  <w:shd w:val="clear" w:color="auto" w:fill="FFFFFF"/>
                </w:rPr>
                <w:t>Zhao et al. 2021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Zhao&lt;/Author&gt;&lt;Year&gt;2021&lt;/Year&gt;&lt;RecNum&gt;62&lt;/RecNum&gt;&lt;DisplayText&gt;[46]&lt;/DisplayText&gt;&lt;record&gt;&lt;rec-number&gt;62&lt;/rec-number&gt;&lt;foreign-keys&gt;&lt;key app="EN" db-id="pfs2rr9xkzd52re59rdvz2p4wdva0d052ps5" timestamp="1698503703"&gt;62&lt;/key&gt;&lt;/foreign-keys&gt;&lt;ref-type name="Journal Article"&gt;17&lt;/ref-type&gt;&lt;contributors&gt;&lt;authors&gt;&lt;author&gt;Zhao, W.&lt;/author&gt;&lt;author&gt;Li, Z.&lt;/author&gt;&lt;author&gt;Hu, Y.&lt;/author&gt;&lt;author&gt;Jiang, J.&lt;/author&gt;&lt;author&gt;Long, W.&lt;/author&gt;&lt;author&gt;Cui, D.&lt;/author&gt;&lt;author&gt;Chen, W.&lt;/author&gt;&lt;author&gt;Yang, X.&lt;/author&gt;&lt;/authors&gt;&lt;/contributors&gt;&lt;auth-address&gt;State Key Laboratory of Ophthalmology, Zhongshan Ophthalmic Center, Sun Yat-sen University, Guangzhou, China.&amp;#xD;State Key Laboratory of Ophthalmology, Zhongshan Ophthalmic Center, Sun Yat-sen University, Guangzhou, China. Electronic address: Yangx_zoc@163.com.&lt;/auth-address&gt;&lt;titles&gt;&lt;title&gt;Short-term effects of atropine combined with orthokeratology (ACO) on choroidal thickness&lt;/title&gt;&lt;secondary-title&gt;Cont Lens Anterior Eye&lt;/secondary-title&gt;&lt;/titles&gt;&lt;periodical&gt;&lt;full-title&gt;Cont Lens Anterior Eye&lt;/full-title&gt;&lt;/periodical&gt;&lt;pages&gt;101348&lt;/pages&gt;&lt;volume&gt;44&lt;/volume&gt;&lt;number&gt;3&lt;/number&gt;&lt;edition&gt;2020/07/06&lt;/edition&gt;&lt;keywords&gt;&lt;keyword&gt;*Atropine&lt;/keyword&gt;&lt;keyword&gt;Axial Length, Eye/diagnostic imaging&lt;/keyword&gt;&lt;keyword&gt;Child&lt;/keyword&gt;&lt;keyword&gt;Humans&lt;/keyword&gt;&lt;keyword&gt;*Orthokeratologic Procedures&lt;/keyword&gt;&lt;keyword&gt;Prospective Studies&lt;/keyword&gt;&lt;keyword&gt;Refraction, Ocular&lt;/keyword&gt;&lt;keyword&gt;Atropine&lt;/keyword&gt;&lt;keyword&gt;Choroidal thickness&lt;/keyword&gt;&lt;keyword&gt;Myopia&lt;/keyword&gt;&lt;keyword&gt;Orthokeratology&lt;/keyword&gt;&lt;/keywords&gt;&lt;dates&gt;&lt;year&gt;2021&lt;/year&gt;&lt;pub-dates&gt;&lt;date&gt;Jun&lt;/date&gt;&lt;/pub-dates&gt;&lt;/dates&gt;&lt;isbn&gt;1367-0484&lt;/isbn&gt;&lt;accession-num&gt;32620344&lt;/accession-num&gt;&lt;urls&gt;&lt;/urls&gt;&lt;electronic-resource-num&gt;10.1016/j.clae.2020.06.00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46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5F55E03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C88B22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2327067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B2EDE2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400DC52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6B5239F8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C86CB2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6A2BFB3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44" w:type="pct"/>
            <w:vAlign w:val="center"/>
          </w:tcPr>
          <w:p w14:paraId="345176B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3443855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1D5E81E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DA9DF4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8E732E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2899BEA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D33357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0966C7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45CD174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6803FD0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7C0DD7E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48C51427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022E7E0A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70" w:history="1">
              <w:r w:rsidRPr="00252441">
                <w:rPr>
                  <w:rStyle w:val="afc"/>
                  <w:sz w:val="10"/>
                  <w:szCs w:val="10"/>
                  <w:shd w:val="clear" w:color="auto" w:fill="EFEFF0"/>
                </w:rPr>
                <w:t>Luo et al. 2021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instrText xml:space="preserve"> ADDIN EN.CITE &lt;EndNote&gt;&lt;Cite&gt;&lt;Author&gt;Luo&lt;/Author&gt;&lt;Year&gt;2021&lt;/Year&gt;&lt;RecNum&gt;63&lt;/RecNum&gt;&lt;DisplayText&gt;[47]&lt;/DisplayText&gt;&lt;record&gt;&lt;rec-number&gt;63&lt;/rec-number&gt;&lt;foreign-keys&gt;&lt;key app="EN" db-id="pfs2rr9xkzd52re59rdvz2p4wdva0d052ps5" timestamp="1698503807"&gt;63&lt;/key&gt;&lt;/foreign-keys&gt;&lt;ref-type name="Journal Article"&gt;17&lt;/ref-type&gt;&lt;contributors&gt;&lt;authors&gt;&lt;author&gt;Yan Luo&lt;/author&gt;&lt;/authors&gt;&lt;/contributors&gt;&lt;titles&gt;&lt;title&gt;Clinical observation of orthokeratology combined with 0.01% Atropine for controlling low to moderate myopia in adolescents&lt;/title&gt;&lt;secondary-title&gt;International Eye Science&lt;/secondary-title&gt;&lt;/titles&gt;&lt;periodical&gt;&lt;full-title&gt;International Eye Science&lt;/full-title&gt;&lt;/periodical&gt;&lt;volume&gt;(12): 47-52&lt;/volume&gt;&lt;dates&gt;&lt;year&gt;2021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EFEFF0"/>
              </w:rPr>
              <w:t>[47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4CA5EAA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427B1C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51DD11F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906FA5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0BBD90C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0267E13D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6638847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213E1ED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6731567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6ACF474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2CEE818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4EAFE8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632E0D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8E7D47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70CDF26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7DA37B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7997FB2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568C318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5B5436B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15AA734E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4BA3030B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71" w:history="1">
              <w:r w:rsidRPr="00252441">
                <w:rPr>
                  <w:rStyle w:val="afc"/>
                  <w:sz w:val="10"/>
                  <w:szCs w:val="10"/>
                  <w:shd w:val="clear" w:color="auto" w:fill="EFEFF0"/>
                </w:rPr>
                <w:t>Zhou et al. 2</w:t>
              </w:r>
              <w:r>
                <w:rPr>
                  <w:rStyle w:val="afc"/>
                  <w:sz w:val="10"/>
                  <w:szCs w:val="10"/>
                  <w:shd w:val="clear" w:color="auto" w:fill="EFEFF0"/>
                </w:rPr>
                <w:t>0</w:t>
              </w:r>
              <w:r w:rsidRPr="004A62D1">
                <w:rPr>
                  <w:rStyle w:val="afc"/>
                  <w:sz w:val="10"/>
                  <w:szCs w:val="10"/>
                  <w:shd w:val="clear" w:color="auto" w:fill="EFEFF0"/>
                </w:rPr>
                <w:t>21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instrText xml:space="preserve"> ADDIN EN.CITE &lt;EndNote&gt;&lt;Cite&gt;&lt;Author&gt;Zhou&lt;/Author&gt;&lt;Year&gt;2022&lt;/Year&gt;&lt;RecNum&gt;64&lt;/RecNum&gt;&lt;DisplayText&gt;[48]&lt;/DisplayText&gt;&lt;record&gt;&lt;rec-number&gt;64&lt;/rec-number&gt;&lt;foreign-keys&gt;&lt;key app="EN" db-id="pfs2rr9xkzd52re59rdvz2p4wdva0d052ps5" timestamp="1698503852"&gt;64&lt;/key&gt;&lt;/foreign-keys&gt;&lt;ref-type name="Journal Article"&gt;17&lt;/ref-type&gt;&lt;contributors&gt;&lt;authors&gt;&lt;author&gt;Zhou, H.&lt;/author&gt;&lt;author&gt;Zhao, G.&lt;/author&gt;&lt;author&gt;Li, Y.&lt;/author&gt;&lt;/authors&gt;&lt;/contributors&gt;&lt;auth-address&gt;Department of Ophthalmology, Dongyang People&amp;apos;s Hospital, Dongyang, China.&lt;/auth-address&gt;&lt;titles&gt;&lt;title&gt;Adjunctive effects of orthokeratology and atropine 0.01% eye drops on slowing the progression of myopia&lt;/title&gt;&lt;secondary-title&gt;Clin Exp Optom&lt;/secondary-title&gt;&lt;/titles&gt;&lt;periodical&gt;&lt;full-title&gt;Clin Exp Optom&lt;/full-title&gt;&lt;/periodical&gt;&lt;pages&gt;520-526&lt;/pages&gt;&lt;volume&gt;105&lt;/volume&gt;&lt;number&gt;5&lt;/number&gt;&lt;edition&gt;2021/07/07&lt;/edition&gt;&lt;keywords&gt;&lt;keyword&gt;Adolescent&lt;/keyword&gt;&lt;keyword&gt;*Atropine/therapeutic use&lt;/keyword&gt;&lt;keyword&gt;Axial Length, Eye&lt;/keyword&gt;&lt;keyword&gt;Child&lt;/keyword&gt;&lt;keyword&gt;China&lt;/keyword&gt;&lt;keyword&gt;Humans&lt;/keyword&gt;&lt;keyword&gt;*Myopia/drug therapy&lt;/keyword&gt;&lt;keyword&gt;Ophthalmic Solutions/therapeutic use&lt;/keyword&gt;&lt;keyword&gt;*Orthokeratologic Procedures&lt;/keyword&gt;&lt;keyword&gt;Prospective Studies&lt;/keyword&gt;&lt;keyword&gt;Refraction, Ocular&lt;/keyword&gt;&lt;keyword&gt;Atropine&lt;/keyword&gt;&lt;keyword&gt;Axial length&lt;/keyword&gt;&lt;keyword&gt;myopia&lt;/keyword&gt;&lt;keyword&gt;orthokeratology&lt;/keyword&gt;&lt;/keywords&gt;&lt;dates&gt;&lt;year&gt;2022&lt;/year&gt;&lt;pub-dates&gt;&lt;date&gt;Jul&lt;/date&gt;&lt;/pub-dates&gt;&lt;/dates&gt;&lt;isbn&gt;0816-4622&lt;/isbn&gt;&lt;accession-num&gt;34228946&lt;/accession-num&gt;&lt;urls&gt;&lt;/urls&gt;&lt;electronic-resource-num&gt;10.1080/08164622.2021.194331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EFEFF0"/>
              </w:rPr>
              <w:t>[48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47B8A5E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1C1276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3A121CE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3EC568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7CC0A69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05C34952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2FE0824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52F23C6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3203084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3960E6E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5588043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E167DF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FEB00E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58DD8F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DCA113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C024FE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0FBF44E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37C232E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302850A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3880BE11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47163500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72" w:history="1">
              <w:r w:rsidRPr="00252441">
                <w:rPr>
                  <w:rStyle w:val="afc"/>
                  <w:sz w:val="10"/>
                  <w:szCs w:val="10"/>
                  <w:shd w:val="clear" w:color="auto" w:fill="EFEFF0"/>
                </w:rPr>
                <w:t>Chen et al. 2020</w:t>
              </w:r>
            </w:hyperlink>
            <w:r>
              <w:rPr>
                <w:rStyle w:val="author"/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begin"/>
            </w:r>
            <w:r>
              <w:rPr>
                <w:rStyle w:val="author"/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instrText xml:space="preserve"> ADDIN EN.CITE &lt;EndNote&gt;&lt;Cite&gt;&lt;Author&gt;Chen&lt;/Author&gt;&lt;Year&gt;2022&lt;/Year&gt;&lt;RecNum&gt;52&lt;/RecNum&gt;&lt;DisplayText&gt;[49]&lt;/DisplayText&gt;&lt;record&gt;&lt;rec-number&gt;52&lt;/rec-number&gt;&lt;foreign-keys&gt;&lt;key app="EN" db-id="pfs2rr9xkzd52re59rdvz2p4wdva0d052ps5" timestamp="1698498303"&gt;52&lt;/key&gt;&lt;/foreign-keys&gt;&lt;ref-type name="Journal Article"&gt;17&lt;/ref-type&gt;&lt;contributors&gt;&lt;authors&gt;&lt;author&gt;Chen, Z.&lt;/author&gt;&lt;author&gt;Zhou, J.&lt;/author&gt;&lt;author&gt;Xue, F.&lt;/author&gt;&lt;author&gt;Qu, X.&lt;/author&gt;&lt;author&gt;Zhou, X.&lt;/author&gt;&lt;/authors&gt;&lt;/contributors&gt;&lt;auth-address&gt;Ophthalmology and Visual Science, Fudan University Eye Ear Nose and Throat Hospital, Shanghai, Shanghai, China.&amp;#xD;Ophthalmology and Visual Science, Fudan University Eye Ear Nose and Throat Hospital, Shanghai, Shanghai, China xingtaozhou@163.com.&lt;/auth-address&gt;&lt;titles&gt;&lt;title&gt;Two-year add-on effect of using low concentration atropine in poor responders of orthokeratology in myopic children&lt;/title&gt;&lt;secondary-title&gt;Br J Ophthalmol&lt;/secondary-title&gt;&lt;/titles&gt;&lt;periodical&gt;&lt;full-title&gt;Br J Ophthalmol&lt;/full-title&gt;&lt;/periodical&gt;&lt;pages&gt;1069-1072&lt;/pages&gt;&lt;volume&gt;106&lt;/volume&gt;&lt;number&gt;8&lt;/number&gt;&lt;edition&gt;2021/03/13&lt;/edition&gt;&lt;keywords&gt;&lt;keyword&gt;Atropine/therapeutic use&lt;/keyword&gt;&lt;keyword&gt;Axial Length, Eye&lt;/keyword&gt;&lt;keyword&gt;Child&lt;/keyword&gt;&lt;keyword&gt;Humans&lt;/keyword&gt;&lt;keyword&gt;*Myopia/drug therapy&lt;/keyword&gt;&lt;keyword&gt;*Orthokeratologic Procedures&lt;/keyword&gt;&lt;keyword&gt;Refraction, Ocular&lt;/keyword&gt;&lt;keyword&gt;Retrospective Studies&lt;/keyword&gt;&lt;keyword&gt;contact lens&lt;/keyword&gt;&lt;/keywords&gt;&lt;dates&gt;&lt;year&gt;2022&lt;/year&gt;&lt;pub-dates&gt;&lt;date&gt;Aug&lt;/date&gt;&lt;/pub-dates&gt;&lt;/dates&gt;&lt;isbn&gt;0007-1161&lt;/isbn&gt;&lt;accession-num&gt;33707188&lt;/accession-num&gt;&lt;urls&gt;&lt;/urls&gt;&lt;electronic-resource-num&gt;10.1136/bjophthalmol-2020-317980&lt;/electronic-resource-num&gt;&lt;remote-database-provider&gt;NLM&lt;/remote-database-provider&gt;&lt;language&gt;eng&lt;/language&gt;&lt;/record&gt;&lt;/Cite&gt;&lt;/EndNote&gt;</w:instrText>
            </w:r>
            <w:r>
              <w:rPr>
                <w:rStyle w:val="author"/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separate"/>
            </w:r>
            <w:r>
              <w:rPr>
                <w:rStyle w:val="author"/>
                <w:rFonts w:ascii="Times New Roman" w:hAnsi="Times New Roman" w:cs="Times New Roman"/>
                <w:noProof/>
                <w:sz w:val="10"/>
                <w:szCs w:val="10"/>
                <w:shd w:val="clear" w:color="auto" w:fill="EFEFF0"/>
              </w:rPr>
              <w:t>[49]</w:t>
            </w:r>
            <w:r>
              <w:rPr>
                <w:rStyle w:val="author"/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39FC2DA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A6FFB5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55092D3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C195CB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5405E2D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00DC4B92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E4BBE0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5AC545B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5D11686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7FDECF1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21BBB4D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915965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C345EB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02282A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56FAF0E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3F966A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41E4C5A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007E6FC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0D9216C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6953776A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3E085520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73" w:history="1">
              <w:r w:rsidRPr="00252441">
                <w:rPr>
                  <w:rStyle w:val="afc"/>
                  <w:sz w:val="10"/>
                  <w:szCs w:val="10"/>
                  <w:shd w:val="clear" w:color="auto" w:fill="EFEFF0"/>
                </w:rPr>
                <w:t>Shi et al. 2017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instrText xml:space="preserve"> ADDIN EN.CITE &lt;EndNote&gt;&lt;Cite&gt;&lt;Author&gt;Shi&lt;/Author&gt;&lt;Year&gt;2017&lt;/Year&gt;&lt;RecNum&gt;65&lt;/RecNum&gt;&lt;DisplayText&gt;[50]&lt;/DisplayText&gt;&lt;record&gt;&lt;rec-number&gt;65&lt;/rec-number&gt;&lt;foreign-keys&gt;&lt;key app="EN" db-id="pfs2rr9xkzd52re59rdvz2p4wdva0d052ps5" timestamp="1698504132"&gt;65&lt;/key&gt;&lt;/foreign-keys&gt;&lt;ref-type name="Journal Article"&gt;17&lt;/ref-type&gt;&lt;contributors&gt;&lt;authors&gt;&lt;author&gt;Yinghui Shi&lt;/author&gt;&lt;/authors&gt;&lt;/contributors&gt;&lt;titles&gt;&lt;title&gt;Effect of orthokeratology lens combined with 0.01% atropine on juvenile myopia&lt;/title&gt;&lt;secondary-title&gt;Journal of Chinese Practical Diagnosis and Therapy&lt;/secondary-title&gt;&lt;/titles&gt;&lt;periodical&gt;&lt;full-title&gt;Journal of Chinese Practical Diagnosis and Therapy&lt;/full-title&gt;&lt;/periodical&gt;&lt;volume&gt;31(11),1102-1103&lt;/volume&gt;&lt;dates&gt;&lt;year&gt;2017&lt;/year&gt;&lt;/dates&gt;&lt;urls&gt;&lt;/urls&gt;&lt;electronic-resource-num&gt;10.13507/j.issn.1674-3474.2017.11.01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EFEFF0"/>
              </w:rPr>
              <w:t>[50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60B67E9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423827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71518CC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092EEA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7FD9A12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5B0943DE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0D7D73B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20CC113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4FBC27A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0049AA2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251253E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3" w:type="pct"/>
            <w:vAlign w:val="center"/>
          </w:tcPr>
          <w:p w14:paraId="4B293FF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8881C2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68AC14A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CA1FFE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DE2E63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64A750C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01D3D3D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3672B34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5D62873B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42191432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</w:pPr>
            <w:hyperlink r:id="rId74" w:history="1">
              <w:r w:rsidRPr="00252441">
                <w:rPr>
                  <w:rStyle w:val="afc"/>
                  <w:sz w:val="10"/>
                  <w:szCs w:val="10"/>
                  <w:shd w:val="clear" w:color="auto" w:fill="EFEFF0"/>
                </w:rPr>
                <w:t>Hao et al. 2021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instrText xml:space="preserve"> ADDIN EN.CITE &lt;EndNote&gt;&lt;Cite&gt;&lt;Author&gt;Hao&lt;/Author&gt;&lt;Year&gt;2021&lt;/Year&gt;&lt;RecNum&gt;53&lt;/RecNum&gt;&lt;DisplayText&gt;[51]&lt;/DisplayText&gt;&lt;record&gt;&lt;rec-number&gt;53&lt;/rec-number&gt;&lt;foreign-keys&gt;&lt;key app="EN" db-id="pfs2rr9xkzd52re59rdvz2p4wdva0d052ps5" timestamp="1698498342"&gt;53&lt;/key&gt;&lt;/foreign-keys&gt;&lt;ref-type name="Journal Article"&gt;17&lt;/ref-type&gt;&lt;contributors&gt;&lt;authors&gt;&lt;author&gt;Hao, Q.&lt;/author&gt;&lt;author&gt;Zhao, Q.&lt;/author&gt;&lt;/authors&gt;&lt;/contributors&gt;&lt;auth-address&gt;Department of Ophthalmology, The Second Hospital of Dalian Medical University, 467 Zhongshan Road, Shahekou District, Dalian, China.&amp;#xD;Department of Ophthalmology, The Second Hospital of Dalian Medical University, 467 Zhongshan Road, Shahekou District, Dalian, China. zhaoqidyey@126.com.&lt;/auth-address&gt;&lt;titles&gt;&lt;title&gt;Changes in subfoveal choroidal thickness in myopic children with 0.01% atropine, orthokeratology, or their combination&lt;/title&gt;&lt;secondary-title&gt;Int Ophthalmol&lt;/secondary-title&gt;&lt;/titles&gt;&lt;periodical&gt;&lt;full-title&gt;Int Ophthalmol&lt;/full-title&gt;&lt;/periodical&gt;&lt;pages&gt;2963-2971&lt;/pages&gt;&lt;volume&gt;41&lt;/volume&gt;&lt;number&gt;9&lt;/number&gt;&lt;edition&gt;2021/05/07&lt;/edition&gt;&lt;keywords&gt;&lt;keyword&gt;Atropine&lt;/keyword&gt;&lt;keyword&gt;Axial Length, Eye&lt;/keyword&gt;&lt;keyword&gt;Child&lt;/keyword&gt;&lt;keyword&gt;Humans&lt;/keyword&gt;&lt;keyword&gt;*Myopia/therapy&lt;/keyword&gt;&lt;keyword&gt;*Orthokeratologic Procedures&lt;/keyword&gt;&lt;keyword&gt;Prospective Studies&lt;/keyword&gt;&lt;keyword&gt;Refraction, Ocular&lt;/keyword&gt;&lt;keyword&gt;0.01% Atropine&lt;/keyword&gt;&lt;keyword&gt;Axial length&lt;/keyword&gt;&lt;keyword&gt;Myopia&lt;/keyword&gt;&lt;keyword&gt;Orthokeratology&lt;/keyword&gt;&lt;keyword&gt;Subfoveal choroidal thickness&lt;/keyword&gt;&lt;/keywords&gt;&lt;dates&gt;&lt;year&gt;2021&lt;/year&gt;&lt;pub-dates&gt;&lt;date&gt;Sep&lt;/date&gt;&lt;/pub-dates&gt;&lt;/dates&gt;&lt;isbn&gt;0165-5701 (Print)&amp;#xD;0165-5701&lt;/isbn&gt;&lt;accession-num&gt;33954859&lt;/accession-num&gt;&lt;urls&gt;&lt;/urls&gt;&lt;custom2&gt;PMC8364521&lt;/custom2&gt;&lt;electronic-resource-num&gt;10.1007/s10792-021-01855-5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EFEFF0"/>
              </w:rPr>
              <w:t>[51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5728913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A57B6A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2207366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9BEF26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7D66ED6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70AD7B66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A63FE4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791DC36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05DD29D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109A1F2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03A9E80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837D5C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110D65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DFC618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637987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DE2149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553C66C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0940BC0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137A7EE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41029B6A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27EAC830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</w:pPr>
            <w:hyperlink r:id="rId75" w:history="1">
              <w:r w:rsidRPr="00252441">
                <w:rPr>
                  <w:rStyle w:val="afc"/>
                  <w:sz w:val="10"/>
                  <w:szCs w:val="10"/>
                  <w:shd w:val="clear" w:color="auto" w:fill="EFEFF0"/>
                </w:rPr>
                <w:t>Zhao et al. 2021</w:t>
              </w:r>
            </w:hyperlink>
            <w:r>
              <w:rPr>
                <w:rStyle w:val="author"/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begin"/>
            </w:r>
            <w:r>
              <w:rPr>
                <w:rStyle w:val="author"/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instrText xml:space="preserve"> ADDIN EN.CITE &lt;EndNote&gt;&lt;Cite&gt;&lt;Author&gt;Zhao&lt;/Author&gt;&lt;Year&gt;2021&lt;/Year&gt;&lt;RecNum&gt;66&lt;/RecNum&gt;&lt;DisplayText&gt;[52]&lt;/DisplayText&gt;&lt;record&gt;&lt;rec-number&gt;66&lt;/rec-number&gt;&lt;foreign-keys&gt;&lt;key app="EN" db-id="pfs2rr9xkzd52re59rdvz2p4wdva0d052ps5" timestamp="1698504508"&gt;66&lt;/key&gt;&lt;/foreign-keys&gt;&lt;ref-type name="Journal Article"&gt;17&lt;/ref-type&gt;&lt;contributors&gt;&lt;authors&gt;&lt;author&gt;Dongxian Zhao&lt;/author&gt;&lt;/authors&gt;&lt;/contributors&gt;&lt;titles&gt;&lt;title&gt;Study on the treatment of myopia with anticholonergic drugs combined with night orthokeratology&lt;/title&gt;&lt;secondary-title&gt;Journal of Huanghe S&amp;amp;T College&lt;/secondary-title&gt;&lt;/titles&gt;&lt;periodical&gt;&lt;full-title&gt;Journal of Huanghe S&amp;amp;T College&lt;/full-title&gt;&lt;/periodical&gt;&lt;volume&gt;23(08),42-46&lt;/volume&gt;&lt;dates&gt;&lt;year&gt;2021&lt;/year&gt;&lt;/dates&gt;&lt;urls&gt;&lt;/urls&gt;&lt;electronic-resource-num&gt;10.19576/j.issn.2096-790X.2021.08.009&lt;/electronic-resource-num&gt;&lt;/record&gt;&lt;/Cite&gt;&lt;/EndNote&gt;</w:instrText>
            </w:r>
            <w:r>
              <w:rPr>
                <w:rStyle w:val="author"/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separate"/>
            </w:r>
            <w:r>
              <w:rPr>
                <w:rStyle w:val="author"/>
                <w:rFonts w:ascii="Times New Roman" w:hAnsi="Times New Roman" w:cs="Times New Roman"/>
                <w:noProof/>
                <w:sz w:val="10"/>
                <w:szCs w:val="10"/>
                <w:shd w:val="clear" w:color="auto" w:fill="EFEFF0"/>
              </w:rPr>
              <w:t>[52]</w:t>
            </w:r>
            <w:r>
              <w:rPr>
                <w:rStyle w:val="author"/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750EA68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E17D27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02F1693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25DF18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690737E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54F9BAA3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0B79EA3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5F1B022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2A2E07D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42EF274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6BC3CCA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18E088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0EA7E0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4EF2DCD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60E0FD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481D99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3485115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6FF79D0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094F447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6C22F8EE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1C1119F6" w14:textId="77777777" w:rsidR="0084398D" w:rsidRPr="00252441" w:rsidRDefault="0084398D" w:rsidP="004E366F">
            <w:pPr>
              <w:jc w:val="center"/>
              <w:rPr>
                <w:rStyle w:val="author"/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</w:pPr>
            <w:hyperlink r:id="rId76" w:history="1">
              <w:r w:rsidRPr="00252441">
                <w:rPr>
                  <w:rStyle w:val="afc"/>
                  <w:sz w:val="10"/>
                  <w:szCs w:val="10"/>
                  <w:shd w:val="clear" w:color="auto" w:fill="EFEFF0"/>
                </w:rPr>
                <w:t>Zhang et al. 2021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instrText xml:space="preserve"> ADDIN EN.CITE &lt;EndNote&gt;&lt;Cite&gt;&lt;Author&gt;Zhang&lt;/Author&gt;&lt;Year&gt;2021&lt;/Year&gt;&lt;RecNum&gt;67&lt;/RecNum&gt;&lt;DisplayText&gt;[53]&lt;/DisplayText&gt;&lt;record&gt;&lt;rec-number&gt;67&lt;/rec-number&gt;&lt;foreign-keys&gt;&lt;key app="EN" db-id="pfs2rr9xkzd52re59rdvz2p4wdva0d052ps5" timestamp="1698504658"&gt;67&lt;/key&gt;&lt;/foreign-keys&gt;&lt;ref-type name="Journal Article"&gt;17&lt;/ref-type&gt;&lt;contributors&gt;&lt;authors&gt;&lt;author&gt;Yankai Zhang&lt;/author&gt;&lt;/authors&gt;&lt;/contributors&gt;&lt;titles&gt;&lt;title&gt;Effect of 0.01% atropine combined with orthokeratology on the control of middle and low myopia in adolescents&lt;/title&gt;&lt;secondary-title&gt;Journal of China Prescription Drug&lt;/secondary-title&gt;&lt;/titles&gt;&lt;periodical&gt;&lt;full-title&gt;Journal of China Prescription Drug&lt;/full-title&gt;&lt;/periodical&gt;&lt;volume&gt;19(11),121-124&lt;/volume&gt;&lt;dates&gt;&lt;year&gt;2021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EFEFF0"/>
              </w:rPr>
              <w:t>[53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571DADC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28A0D36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3CDC13E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1F36E4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52DBC92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54C0D20E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04474AB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3E0A09F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222D77D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455B398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57BB331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3A37F3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253A7C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E5999B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E6A384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6BFDC3D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0150382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7D87DB0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5FEB979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2A4B91AB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14B4BF72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</w:pPr>
            <w:hyperlink r:id="rId77" w:history="1"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Cui et al. 2021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Cui&lt;/Author&gt;&lt;Year&gt;2021&lt;/Year&gt;&lt;RecNum&gt;54&lt;/RecNum&gt;&lt;DisplayText&gt;[54]&lt;/DisplayText&gt;&lt;record&gt;&lt;rec-number&gt;54&lt;/rec-number&gt;&lt;foreign-keys&gt;&lt;key app="EN" db-id="pfs2rr9xkzd52re59rdvz2p4wdva0d052ps5" timestamp="1698499116"&gt;54&lt;/key&gt;&lt;/foreign-keys&gt;&lt;ref-type name="Journal Article"&gt;17&lt;/ref-type&gt;&lt;contributors&gt;&lt;authors&gt;&lt;author&gt;Cui, C.&lt;/author&gt;&lt;author&gt;Li, X.&lt;/author&gt;&lt;author&gt;Lyu, Y.&lt;/author&gt;&lt;author&gt;Wei, L.&lt;/author&gt;&lt;author&gt;Zhao, B.&lt;/author&gt;&lt;author&gt;Yu, S.&lt;/author&gt;&lt;author&gt;Rong, J.&lt;/author&gt;&lt;author&gt;Bai, Y.&lt;/author&gt;&lt;author&gt;Fu, A.&lt;/author&gt;&lt;/authors&gt;&lt;/contributors&gt;&lt;auth-address&gt;The First Affiliated Hospital of Zhengzhou University, No. 1 Jianshe Road, Zhengzhou, 450000, China.&amp;#xD;The First Affiliated Hospital of Zhengzhou University, No. 1 Jianshe Road, Zhengzhou, 450000, China. fuaicun2019@qq.com.&lt;/auth-address&gt;&lt;titles&gt;&lt;title&gt;Safety and efficacy of 0.02% and 0.01% atropine on controlling myopia progression: a 2-year clinical trial&lt;/title&gt;&lt;secondary-title&gt;Sci Rep&lt;/secondary-title&gt;&lt;/titles&gt;&lt;periodical&gt;&lt;full-title&gt;Sci Rep&lt;/full-title&gt;&lt;/periodical&gt;&lt;pages&gt;22267&lt;/pages&gt;&lt;volume&gt;11&lt;/volume&gt;&lt;number&gt;1&lt;/number&gt;&lt;edition&gt;2021/11/17&lt;/edition&gt;&lt;keywords&gt;&lt;keyword&gt;Atropine/*administration &amp;amp; dosage/adverse effects&lt;/keyword&gt;&lt;keyword&gt;Case-Control Studies&lt;/keyword&gt;&lt;keyword&gt;Child&lt;/keyword&gt;&lt;keyword&gt;Disease Management&lt;/keyword&gt;&lt;keyword&gt;Female&lt;/keyword&gt;&lt;keyword&gt;Humans&lt;/keyword&gt;&lt;keyword&gt;Male&lt;/keyword&gt;&lt;keyword&gt;Mydriatics/*administration &amp;amp; dosage/adverse effects&lt;/keyword&gt;&lt;keyword&gt;Myopia, Degenerative/diagnosis/*drug therapy&lt;/keyword&gt;&lt;keyword&gt;Refraction, Ocular/drug effects&lt;/keyword&gt;&lt;keyword&gt;Treatment Outcome&lt;/keyword&gt;&lt;/keywords&gt;&lt;dates&gt;&lt;year&gt;2021&lt;/year&gt;&lt;pub-dates&gt;&lt;date&gt;Nov 15&lt;/date&gt;&lt;/pub-dates&gt;&lt;/dates&gt;&lt;isbn&gt;2045-2322&lt;/isbn&gt;&lt;accession-num&gt;34782708&lt;/accession-num&gt;&lt;urls&gt;&lt;/urls&gt;&lt;custom2&gt;PMC8592985&lt;/custom2&gt;&lt;electronic-resource-num&gt;10.1038/s41598-021-01708-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54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75212AF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47B1D0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5216605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F7B345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74949B3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0412849D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5763E6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34448DD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4502798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0AFDE72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99956E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1AA6A07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056623C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A779ED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A15D9F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357276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51906CD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2CAD6C8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1429FFE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0A6FAD8A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302028E9" w14:textId="77777777" w:rsidR="0084398D" w:rsidRPr="00252441" w:rsidRDefault="0084398D" w:rsidP="004E366F">
            <w:pPr>
              <w:jc w:val="center"/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</w:pPr>
            <w:hyperlink r:id="rId78" w:history="1">
              <w:r w:rsidRPr="00252441">
                <w:rPr>
                  <w:rStyle w:val="afc"/>
                  <w:sz w:val="10"/>
                  <w:szCs w:val="10"/>
                  <w:shd w:val="clear" w:color="auto" w:fill="EFEFF0"/>
                </w:rPr>
                <w:t>Wang et al. 2022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instrText xml:space="preserve"> ADDIN EN.CITE &lt;EndNote&gt;&lt;Cite&gt;&lt;Author&gt;Wang&lt;/Author&gt;&lt;Year&gt;2022&lt;/Year&gt;&lt;RecNum&gt;55&lt;/RecNum&gt;&lt;DisplayText&gt;[55]&lt;/DisplayText&gt;&lt;record&gt;&lt;rec-number&gt;55&lt;/rec-number&gt;&lt;foreign-keys&gt;&lt;key app="EN" db-id="pfs2rr9xkzd52re59rdvz2p4wdva0d052ps5" timestamp="1698499132"&gt;55&lt;/key&gt;&lt;/foreign-keys&gt;&lt;ref-type name="Journal Article"&gt;17&lt;/ref-type&gt;&lt;contributors&gt;&lt;authors&gt;&lt;author&gt;Wang, Y.&lt;/author&gt;&lt;author&gt;Zhu, X.&lt;/author&gt;&lt;author&gt;Xuan, Y.&lt;/author&gt;&lt;author&gt;Wang, M.&lt;/author&gt;&lt;author&gt;Zhou, X.&lt;/author&gt;&lt;author&gt;Qu, X.&lt;/author&gt;&lt;/authors&gt;&lt;/contributors&gt;&lt;auth-address&gt;Department of Ophthalmology and Vision Science, Eye &amp;amp; ENT Hospital, Fudan University, Shanghai, China.&amp;#xD;NHC Key Laboratory of Myopia, Fudan University, Shanghai, China.&amp;#xD;Laboratory of Myopia, Chinese Academy of Medical Sciences, Shanghai, China.&amp;#xD;Department of Ophthalmology and Vision Science, Eye &amp;amp; ENT Hospital, Fudan University, Shanghai, China. quxiaomei2002@126.com.&amp;#xD;NHC Key Laboratory of Myopia, Fudan University, Shanghai, China. quxiaomei2002@126.com.&amp;#xD;Laboratory of Myopia, Chinese Academy of Medical Sciences, Shanghai, China. quxiaomei2002@126.com.&lt;/auth-address&gt;&lt;titles&gt;&lt;title&gt;Short-Term Effects of Atropine 0.01% on the Structure and Vasculature of the Choroid and Retina in Myopic Chinese Children&lt;/title&gt;&lt;secondary-title&gt;Ophthalmol Ther&lt;/secondary-title&gt;&lt;/titles&gt;&lt;periodical&gt;&lt;full-title&gt;Ophthalmol Ther&lt;/full-title&gt;&lt;/periodical&gt;&lt;pages&gt;833-856&lt;/pages&gt;&lt;volume&gt;11&lt;/volume&gt;&lt;number&gt;2&lt;/number&gt;&lt;edition&gt;2022/02/21&lt;/edition&gt;&lt;keywords&gt;&lt;keyword&gt;Atropine&lt;/keyword&gt;&lt;keyword&gt;Choroid&lt;/keyword&gt;&lt;keyword&gt;Myopia&lt;/keyword&gt;&lt;keyword&gt;Retina&lt;/keyword&gt;&lt;keyword&gt;Vasculature&lt;/keyword&gt;&lt;/keywords&gt;&lt;dates&gt;&lt;year&gt;2022&lt;/year&gt;&lt;pub-dates&gt;&lt;date&gt;Apr&lt;/date&gt;&lt;/pub-dates&gt;&lt;/dates&gt;&lt;isbn&gt;2193-8245 (Print)&lt;/isbn&gt;&lt;accession-num&gt;35184254&lt;/accession-num&gt;&lt;urls&gt;&lt;/urls&gt;&lt;custom2&gt;PMC8927555&lt;/custom2&gt;&lt;electronic-resource-num&gt;10.1007/s40123-022-00476-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EFEFF0"/>
              </w:rPr>
              <w:t>[55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EFEFF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5CCE39A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6E87832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5FC053A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056F74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53593A0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21150E38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3FCF39B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0BE6AE6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2BBD556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198100F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50DF8D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040F268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54467A5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2ECF246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BB47F5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68663C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5CAFB3F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5B972A2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5138C87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74BE641D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796149F7" w14:textId="77777777" w:rsidR="0084398D" w:rsidRPr="00252441" w:rsidRDefault="0084398D" w:rsidP="004E366F">
            <w:pPr>
              <w:widowControl/>
              <w:shd w:val="clear" w:color="auto" w:fill="FFFFFF"/>
              <w:jc w:val="center"/>
              <w:textAlignment w:val="baseline"/>
              <w:rPr>
                <w:rFonts w:ascii="Times New Roman" w:eastAsia="宋体" w:hAnsi="Times New Roman" w:cs="Times New Roman"/>
                <w:sz w:val="10"/>
                <w:szCs w:val="10"/>
              </w:rPr>
            </w:pPr>
            <w:hyperlink r:id="rId79" w:history="1">
              <w:r w:rsidRPr="00252441">
                <w:rPr>
                  <w:rStyle w:val="afc"/>
                  <w:rFonts w:eastAsia="宋体"/>
                  <w:sz w:val="10"/>
                  <w:szCs w:val="10"/>
                </w:rPr>
                <w:t>Shi 2018</w:t>
              </w:r>
            </w:hyperlink>
            <w:r>
              <w:rPr>
                <w:rFonts w:ascii="Times New Roman" w:eastAsia="宋体" w:hAnsi="Times New Roman" w:cs="Times New Roman"/>
                <w:sz w:val="10"/>
                <w:szCs w:val="10"/>
              </w:rPr>
              <w:fldChar w:fldCharType="begin"/>
            </w:r>
            <w:r>
              <w:rPr>
                <w:rFonts w:ascii="Times New Roman" w:eastAsia="宋体" w:hAnsi="Times New Roman" w:cs="Times New Roman"/>
                <w:sz w:val="10"/>
                <w:szCs w:val="10"/>
              </w:rPr>
              <w:instrText xml:space="preserve"> ADDIN EN.CITE &lt;EndNote&gt;&lt;Cite&gt;&lt;Author&gt;Shi&lt;/Author&gt;&lt;Year&gt;2018&lt;/Year&gt;&lt;RecNum&gt;68&lt;/RecNum&gt;&lt;DisplayText&gt;[56]&lt;/DisplayText&gt;&lt;record&gt;&lt;rec-number&gt;68&lt;/rec-number&gt;&lt;foreign-keys&gt;&lt;key app="EN" db-id="pfs2rr9xkzd52re59rdvz2p4wdva0d052ps5" timestamp="1698504980"&gt;68&lt;/key&gt;&lt;/foreign-keys&gt;&lt;ref-type name="Journal Article"&gt;17&lt;/ref-type&gt;&lt;contributors&gt;&lt;authors&gt;&lt;author&gt;Menghai Shi&lt;/author&gt;&lt;/authors&gt;&lt;/contributors&gt;&lt;titles&gt;&lt;title&gt;The synergistic effects of orthokeratology combined with 0.01% atropine in slowing the progression of juvenile myopia&lt;/title&gt;&lt;secondary-title&gt;HeNan China Zhengzhou Univ Ppl Hosp&lt;/secondary-title&gt;&lt;/titles&gt;&lt;periodical&gt;&lt;full-title&gt;HeNan China Zhengzhou Univ Ppl Hosp&lt;/full-title&gt;&lt;/periodical&gt;&lt;volume&gt;p. 1–41&lt;/volume&gt;&lt;dates&gt;&lt;year&gt;2018&lt;/year&gt;&lt;/dates&gt;&lt;urls&gt;&lt;/urls&gt;&lt;/record&gt;&lt;/Cite&gt;&lt;/EndNote&gt;</w:instrText>
            </w:r>
            <w:r>
              <w:rPr>
                <w:rFonts w:ascii="Times New Roman" w:eastAsia="宋体" w:hAnsi="Times New Roman" w:cs="Times New Roman"/>
                <w:sz w:val="10"/>
                <w:szCs w:val="10"/>
              </w:rPr>
              <w:fldChar w:fldCharType="separate"/>
            </w:r>
            <w:r>
              <w:rPr>
                <w:rFonts w:ascii="Times New Roman" w:eastAsia="宋体" w:hAnsi="Times New Roman" w:cs="Times New Roman"/>
                <w:noProof/>
                <w:sz w:val="10"/>
                <w:szCs w:val="10"/>
              </w:rPr>
              <w:t>[56]</w:t>
            </w:r>
            <w:r>
              <w:rPr>
                <w:rFonts w:ascii="Times New Roman" w:eastAsia="宋体" w:hAnsi="Times New Roman" w:cs="Times New Roman"/>
                <w:sz w:val="10"/>
                <w:szCs w:val="10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245F89D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0037890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6D905A1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5DCCC9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12A1B9E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6165FF8D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2109B13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0BE17C6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646D5B7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525A05D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29E283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6879F1D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29409F5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54" w:type="pct"/>
            <w:vAlign w:val="center"/>
          </w:tcPr>
          <w:p w14:paraId="2F2E010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2EA78B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8267C3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077750F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076A2CE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0F48BE6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616C2694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4713AACA" w14:textId="77777777" w:rsidR="0084398D" w:rsidRPr="00252441" w:rsidRDefault="0084398D" w:rsidP="004E366F">
            <w:pPr>
              <w:widowControl/>
              <w:shd w:val="clear" w:color="auto" w:fill="FFFFFF"/>
              <w:jc w:val="center"/>
              <w:textAlignment w:val="baseline"/>
              <w:rPr>
                <w:rFonts w:ascii="Times New Roman" w:eastAsia="宋体" w:hAnsi="Times New Roman" w:cs="Times New Roman"/>
                <w:sz w:val="10"/>
                <w:szCs w:val="10"/>
              </w:rPr>
            </w:pPr>
            <w:hyperlink r:id="rId80" w:history="1"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Ji et al. 2022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Ji&lt;/Author&gt;&lt;Year&gt;2022&lt;/Year&gt;&lt;RecNum&gt;56&lt;/RecNum&gt;&lt;DisplayText&gt;[57]&lt;/DisplayText&gt;&lt;record&gt;&lt;rec-number&gt;56&lt;/rec-number&gt;&lt;foreign-keys&gt;&lt;key app="EN" db-id="pfs2rr9xkzd52re59rdvz2p4wdva0d052ps5" timestamp="1698499164"&gt;56&lt;/key&gt;&lt;/foreign-keys&gt;&lt;ref-type name="Journal Article"&gt;17&lt;/ref-type&gt;&lt;contributors&gt;&lt;authors&gt;&lt;author&gt;Ji, N.&lt;/author&gt;&lt;author&gt;Niu, Y.&lt;/author&gt;&lt;author&gt;Qin, J.&lt;/author&gt;&lt;author&gt;Fu, A. C.&lt;/author&gt;&lt;author&gt;Cui, C.&lt;/author&gt;&lt;/authors&gt;&lt;/contributors&gt;&lt;auth-address&gt;From the The Affiliated Eye Hospital of Suzhou Vocational Health College; Suzhou, China.&amp;#xD;Henan Provincial People&amp;apos;s Hospital, Henan Eye Hospital, Zhengzhou, China ; and.&amp;#xD;The First Affiliated Hospital of Zhengzhou University, Zhengzhou, China.&lt;/auth-address&gt;&lt;titles&gt;&lt;title&gt;Orthokeratology Lenses Versus Administration of 0.01% Atropine Eye Drops for Axial Length Elongation in Children With Myopic Anisometropia&lt;/title&gt;&lt;secondary-title&gt;Eye Contact Lens&lt;/secondary-title&gt;&lt;/titles&gt;&lt;periodical&gt;&lt;full-title&gt;Eye Contact Lens&lt;/full-title&gt;&lt;/periodical&gt;&lt;pages&gt;45-50&lt;/pages&gt;&lt;volume&gt;48&lt;/volume&gt;&lt;number&gt;1&lt;/number&gt;&lt;edition&gt;2021/12/21&lt;/edition&gt;&lt;keywords&gt;&lt;keyword&gt;*Anisometropia&lt;/keyword&gt;&lt;keyword&gt;Atropine&lt;/keyword&gt;&lt;keyword&gt;Child&lt;/keyword&gt;&lt;keyword&gt;Humans&lt;/keyword&gt;&lt;keyword&gt;*Myopia/therapy&lt;/keyword&gt;&lt;keyword&gt;Ophthalmic Solutions&lt;/keyword&gt;&lt;keyword&gt;Retrospective Studies&lt;/keyword&gt;&lt;/keywords&gt;&lt;dates&gt;&lt;year&gt;2022&lt;/year&gt;&lt;pub-dates&gt;&lt;date&gt;Jan 1&lt;/date&gt;&lt;/pub-dates&gt;&lt;/dates&gt;&lt;isbn&gt;1542-2321&lt;/isbn&gt;&lt;accession-num&gt;34924543&lt;/accession-num&gt;&lt;urls&gt;&lt;/urls&gt;&lt;electronic-resource-num&gt;10.1097/icl.0000000000000848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57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588BE3C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09ADD4F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6CD087E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6FAD09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2F21B7E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3B99F556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C65AFD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0417D5E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2174B52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1555D37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89F18B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A84B23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FB60AF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45CEE8B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2DC37A0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F2DDA9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5D28214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6791B11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5B442C8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6D2F2124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0D10F42E" w14:textId="77777777" w:rsidR="0084398D" w:rsidRPr="00252441" w:rsidRDefault="0084398D" w:rsidP="004E366F">
            <w:pPr>
              <w:widowControl/>
              <w:shd w:val="clear" w:color="auto" w:fill="FFFFFF"/>
              <w:jc w:val="center"/>
              <w:textAlignment w:val="baseline"/>
              <w:rPr>
                <w:rFonts w:ascii="Times New Roman" w:eastAsia="宋体" w:hAnsi="Times New Roman" w:cs="Times New Roman"/>
                <w:sz w:val="10"/>
                <w:szCs w:val="10"/>
              </w:rPr>
            </w:pPr>
            <w:hyperlink r:id="rId81" w:history="1"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Jiang 2018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Jiang&lt;/Author&gt;&lt;Year&gt;2018&lt;/Year&gt;&lt;RecNum&gt;69&lt;/RecNum&gt;&lt;DisplayText&gt;[58]&lt;/DisplayText&gt;&lt;record&gt;&lt;rec-number&gt;69&lt;/rec-number&gt;&lt;foreign-keys&gt;&lt;key app="EN" db-id="pfs2rr9xkzd52re59rdvz2p4wdva0d052ps5" timestamp="1698505252"&gt;69&lt;/key&gt;&lt;/foreign-keys&gt;&lt;ref-type name="Journal Article"&gt;17&lt;/ref-type&gt;&lt;contributors&gt;&lt;authors&gt;&lt;author&gt;Jin Jiang&lt;/author&gt;&lt;/authors&gt;&lt;/contributors&gt;&lt;titles&gt;&lt;title&gt;Effect of orthokeratology, low concentration atropine and frame glasses on juvenile myopia prevention and control&lt;/title&gt;&lt;secondary-title&gt;International Eye Science&lt;/secondary-title&gt;&lt;/titles&gt;&lt;periodical&gt;&lt;full-title&gt;International Eye Science&lt;/full-title&gt;&lt;/periodical&gt;&lt;volume&gt;18(07),1349-1352&lt;/volume&gt;&lt;dates&gt;&lt;year&gt;2018&lt;/year&gt;&lt;/dates&gt;&lt;urls&gt;&lt;/urls&gt;&lt;electronic-resource-num&gt;10.3980/j.issn.1672-5123.2018.7.4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58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5E74383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2B9D75F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52C3525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A3B4DC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40242B5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469F1367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FB820B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35CD206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19618B5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4E2AE2E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E501D3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27D007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087FEB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C43ADB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1B6CFDC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F50BE7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17A8C3A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4066123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26D5A53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73EA393E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441741D6" w14:textId="77777777" w:rsidR="0084398D" w:rsidRPr="00252441" w:rsidRDefault="0084398D" w:rsidP="004E366F">
            <w:pPr>
              <w:widowControl/>
              <w:shd w:val="clear" w:color="auto" w:fill="FFFFFF"/>
              <w:jc w:val="center"/>
              <w:textAlignment w:val="baseline"/>
              <w:rPr>
                <w:rFonts w:ascii="Times New Roman" w:eastAsia="宋体" w:hAnsi="Times New Roman" w:cs="Times New Roman"/>
                <w:sz w:val="10"/>
                <w:szCs w:val="10"/>
              </w:rPr>
            </w:pPr>
            <w:hyperlink r:id="rId82" w:history="1"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Ren et al. 2017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Ren&lt;/Author&gt;&lt;Year&gt;2017&lt;/Year&gt;&lt;RecNum&gt;70&lt;/RecNum&gt;&lt;DisplayText&gt;[59]&lt;/DisplayText&gt;&lt;record&gt;&lt;rec-number&gt;70&lt;/rec-number&gt;&lt;foreign-keys&gt;&lt;key app="EN" db-id="pfs2rr9xkzd52re59rdvz2p4wdva0d052ps5" timestamp="1698505444"&gt;70&lt;/key&gt;&lt;/foreign-keys&gt;&lt;ref-type name="Journal Article"&gt;17&lt;/ref-type&gt;&lt;contributors&gt;&lt;authors&gt;&lt;author&gt;Qiujin Ren&lt;/author&gt;&lt;/authors&gt;&lt;/contributors&gt;&lt;titles&gt;&lt;title&gt;Effects of low concentration atropine and orthokeratology on myopia prevention and control&lt;/title&gt;&lt;secondary-title&gt;International Eye Science&lt;/secondary-title&gt;&lt;/titles&gt;&lt;periodical&gt;&lt;full-title&gt;International Eye Science&lt;/full-title&gt;&lt;/periodical&gt;&lt;volume&gt;17(4):794-796&lt;/volume&gt;&lt;dates&gt;&lt;year&gt;2017&lt;/year&gt;&lt;/dates&gt;&lt;urls&gt;&lt;/urls&gt;&lt;electronic-resource-num&gt;10.3980/j.issn.1672-5123.2017.4.5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59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4B458DF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664847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193B92F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D82DD1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406955E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2411A436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3D579E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3FB2FF1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50F1039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4922FFA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EB6C76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50C2EB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F6988E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EB534D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38B92E2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332BF5A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387C6BC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183E7B4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8" w:type="pct"/>
            <w:vAlign w:val="center"/>
          </w:tcPr>
          <w:p w14:paraId="300CBE3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732B4EBF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7BA2E3A0" w14:textId="77777777" w:rsidR="0084398D" w:rsidRPr="00252441" w:rsidRDefault="0084398D" w:rsidP="004E366F">
            <w:pPr>
              <w:widowControl/>
              <w:shd w:val="clear" w:color="auto" w:fill="FFFFFF"/>
              <w:jc w:val="center"/>
              <w:textAlignment w:val="baseline"/>
              <w:rPr>
                <w:rFonts w:ascii="Times New Roman" w:eastAsia="宋体" w:hAnsi="Times New Roman" w:cs="Times New Roman"/>
                <w:sz w:val="10"/>
                <w:szCs w:val="10"/>
              </w:rPr>
            </w:pPr>
            <w:hyperlink r:id="rId83" w:history="1"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Niu et al. 2019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Niu&lt;/Author&gt;&lt;Year&gt;2019&lt;/Year&gt;&lt;RecNum&gt;71&lt;/RecNum&gt;&lt;DisplayText&gt;[60]&lt;/DisplayText&gt;&lt;record&gt;&lt;rec-number&gt;71&lt;/rec-number&gt;&lt;foreign-keys&gt;&lt;key app="EN" db-id="pfs2rr9xkzd52re59rdvz2p4wdva0d052ps5" timestamp="1698505509"&gt;71&lt;/key&gt;&lt;/foreign-keys&gt;&lt;ref-type name="Journal Article"&gt;17&lt;/ref-type&gt;&lt;contributors&gt;&lt;authors&gt;&lt;author&gt;Yuling Niu&lt;/author&gt;&lt;/authors&gt;&lt;/contributors&gt;&lt;titles&gt;&lt;title&gt;Effect of low grade Atropine combined with keratoplasty on middle grade myopia in adolescents&lt;/title&gt;&lt;secondary-title&gt;International Eye Science&lt;/secondary-title&gt;&lt;/titles&gt;&lt;periodical&gt;&lt;full-title&gt;International Eye Science&lt;/full-title&gt;&lt;/periodical&gt;&lt;volume&gt;19(11):1940-1944&lt;/volume&gt;&lt;dates&gt;&lt;year&gt;2019&lt;/year&gt;&lt;/dates&gt;&lt;urls&gt;&lt;/urls&gt;&lt;electronic-resource-num&gt;10.3980/j.issn.1672-5123.2019.11.2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60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330364B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243C8AF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41ACEE1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235DA1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06FB9A7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7D627EDB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eastAsia="等线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6A9826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6FFCAA8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4B2688E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205E148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44745E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D50AEB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2B4B847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B26795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35" w:type="pct"/>
            <w:vAlign w:val="center"/>
          </w:tcPr>
          <w:p w14:paraId="5E0AC95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EDADF4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0DB57ED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06D0C1B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11A49D1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41CBADD6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5F78FBF5" w14:textId="77777777" w:rsidR="0084398D" w:rsidRPr="00252441" w:rsidRDefault="0084398D" w:rsidP="004E366F">
            <w:pPr>
              <w:widowControl/>
              <w:shd w:val="clear" w:color="auto" w:fill="FFFFFF"/>
              <w:jc w:val="center"/>
              <w:textAlignment w:val="baseline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84" w:history="1"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Cui 2017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Cui&lt;/Author&gt;&lt;Year&gt;2017&lt;/Year&gt;&lt;RecNum&gt;72&lt;/RecNum&gt;&lt;DisplayText&gt;[61]&lt;/DisplayText&gt;&lt;record&gt;&lt;rec-number&gt;72&lt;/rec-number&gt;&lt;foreign-keys&gt;&lt;key app="EN" db-id="pfs2rr9xkzd52re59rdvz2p4wdva0d052ps5" timestamp="1698505641"&gt;72&lt;/key&gt;&lt;/foreign-keys&gt;&lt;ref-type name="Journal Article"&gt;17&lt;/ref-type&gt;&lt;contributors&gt;&lt;authors&gt;&lt;author&gt;Youxin Cui&lt;/author&gt;&lt;/authors&gt;&lt;/contributors&gt;&lt;titles&gt;&lt;title&gt;Clinical research progress of 0.01% atropine in delaying children&amp;apos;s myopia&lt;/title&gt;&lt;secondary-title&gt;China Health Standard Management&lt;/secondary-title&gt;&lt;/titles&gt;&lt;periodical&gt;&lt;full-title&gt;China Health Standard Management&lt;/full-title&gt;&lt;/periodical&gt;&lt;volume&gt;8(22),79-80&lt;/volume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61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3F66C88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6528042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4B33A0C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6AC125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62486CD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0F848120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695A564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49ABED3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63B7CBD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1D12E84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966572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6629EE5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71AA9AB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8FF118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C509CB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B98300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087774C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69C8CAC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8" w:type="pct"/>
            <w:vAlign w:val="center"/>
          </w:tcPr>
          <w:p w14:paraId="5717A96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79327006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3DD8D285" w14:textId="77777777" w:rsidR="0084398D" w:rsidRPr="00252441" w:rsidRDefault="0084398D" w:rsidP="004E366F">
            <w:pPr>
              <w:widowControl/>
              <w:shd w:val="clear" w:color="auto" w:fill="FFFFFF"/>
              <w:jc w:val="center"/>
              <w:textAlignment w:val="baseline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85" w:history="1">
              <w:r w:rsidRPr="00252441">
                <w:rPr>
                  <w:rStyle w:val="afc"/>
                  <w:rFonts w:hint="eastAsia"/>
                  <w:sz w:val="10"/>
                  <w:szCs w:val="10"/>
                  <w:shd w:val="clear" w:color="auto" w:fill="FFFFFF"/>
                </w:rPr>
                <w:t>Z</w:t>
              </w:r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heng et al.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Zheng&lt;/Author&gt;&lt;Year&gt;2020&lt;/Year&gt;&lt;RecNum&gt;73&lt;/RecNum&gt;&lt;DisplayText&gt;[62]&lt;/DisplayText&gt;&lt;record&gt;&lt;rec-number&gt;73&lt;/rec-number&gt;&lt;foreign-keys&gt;&lt;key app="EN" db-id="pfs2rr9xkzd52re59rdvz2p4wdva0d052ps5" timestamp="1698505852"&gt;73&lt;/key&gt;&lt;/foreign-keys&gt;&lt;ref-type name="Journal Article"&gt;17&lt;/ref-type&gt;&lt;contributors&gt;&lt;authors&gt;&lt;author&gt;Jie Zheng&lt;/author&gt;&lt;/authors&gt;&lt;/contributors&gt;&lt;titles&gt;&lt;title&gt;Effect of 0.01% atropine eye drops on controlling myopia and accommodation function adolescents &lt;/title&gt;&lt;secondary-title&gt;Journal of Clinical Ophthalmology&lt;/secondary-title&gt;&lt;/titles&gt;&lt;periodical&gt;&lt;full-title&gt;Journal of Clinical Ophthalmology&lt;/full-title&gt;&lt;/periodical&gt;&lt;pages&gt;533-537&lt;/pages&gt;&lt;volume&gt;28&lt;/volume&gt;&lt;section&gt;533&lt;/section&gt;&lt;dates&gt;&lt;year&gt;2020&lt;/year&gt;&lt;/dates&gt;&lt;urls&gt;&lt;/urls&gt;&lt;electronic-resource-num&gt;10.3969/j.issn.1006-8422.2020.06.01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62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421101B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217CD68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4D3EC03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B6139F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5BF9FB8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2033E787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0245EC5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4F88148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328859D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33EC1D1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0425093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1BDE971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4556EB4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328BE24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B75549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1F3B6D5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45DF655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263EE12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5550009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84398D" w:rsidRPr="00230C4D" w14:paraId="53BDA582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1F007C9C" w14:textId="77777777" w:rsidR="0084398D" w:rsidRPr="00252441" w:rsidRDefault="0084398D" w:rsidP="004E366F">
            <w:pPr>
              <w:widowControl/>
              <w:shd w:val="clear" w:color="auto" w:fill="FFFFFF"/>
              <w:jc w:val="center"/>
              <w:textAlignment w:val="baseline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86" w:history="1">
              <w:r w:rsidRPr="00252441">
                <w:rPr>
                  <w:rStyle w:val="afc"/>
                  <w:rFonts w:hint="eastAsia"/>
                  <w:sz w:val="10"/>
                  <w:szCs w:val="10"/>
                  <w:shd w:val="clear" w:color="auto" w:fill="FFFFFF"/>
                </w:rPr>
                <w:t>R</w:t>
              </w:r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ong et al.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Rong&lt;/Author&gt;&lt;Year&gt;2020&lt;/Year&gt;&lt;RecNum&gt;74&lt;/RecNum&gt;&lt;DisplayText&gt;[63]&lt;/DisplayText&gt;&lt;record&gt;&lt;rec-number&gt;74&lt;/rec-number&gt;&lt;foreign-keys&gt;&lt;key app="EN" db-id="pfs2rr9xkzd52re59rdvz2p4wdva0d052ps5" timestamp="1698506414"&gt;74&lt;/key&gt;&lt;/foreign-keys&gt;&lt;ref-type name="Journal Article"&gt;17&lt;/ref-type&gt;&lt;contributors&gt;&lt;authors&gt;&lt;author&gt;Junbo Rong&lt;/author&gt;&lt;/authors&gt;&lt;/contributors&gt;&lt;titles&gt;&lt;title&gt;Clinical effect of 0.01% atropine eye drops on myopia progression in school-age children&lt;/title&gt;&lt;secondary-title&gt;Chinese Journal of Experimental Ophthalmology&lt;/secondary-title&gt;&lt;/titles&gt;&lt;periodical&gt;&lt;full-title&gt;Chinese Journal of Experimental Ophthalmology&lt;/full-title&gt;&lt;/periodical&gt;&lt;volume&gt;38(6)&lt;/volume&gt;&lt;dates&gt;&lt;year&gt;2020&lt;/year&gt;&lt;/dates&gt;&lt;urls&gt;&lt;/urls&gt;&lt;electronic-resource-num&gt;10.3760/cma.j.cn115989-20200329-0022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63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70B92BD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0AD38F4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712D5FC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4C12BB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31B6E93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511DC5CF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E3A867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26447AA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2C21941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1F3BC84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37FC21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67457B7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F9F5EC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003AF2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862D06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41E278A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283A979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6AD5A92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21C6692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84398D" w:rsidRPr="00230C4D" w14:paraId="26EFD0B3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2D8354FA" w14:textId="77777777" w:rsidR="0084398D" w:rsidRPr="00252441" w:rsidRDefault="0084398D" w:rsidP="004E366F">
            <w:pPr>
              <w:widowControl/>
              <w:shd w:val="clear" w:color="auto" w:fill="FFFFFF"/>
              <w:jc w:val="center"/>
              <w:textAlignment w:val="baseline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87" w:history="1">
              <w:r w:rsidRPr="00252441">
                <w:rPr>
                  <w:rStyle w:val="afc"/>
                  <w:rFonts w:hint="eastAsia"/>
                  <w:sz w:val="10"/>
                  <w:szCs w:val="10"/>
                  <w:shd w:val="clear" w:color="auto" w:fill="FFFFFF"/>
                </w:rPr>
                <w:t>M</w:t>
              </w:r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eng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Meng&lt;/Author&gt;&lt;Year&gt;2020&lt;/Year&gt;&lt;RecNum&gt;75&lt;/RecNum&gt;&lt;DisplayText&gt;[64]&lt;/DisplayText&gt;&lt;record&gt;&lt;rec-number&gt;75&lt;/rec-number&gt;&lt;foreign-keys&gt;&lt;key app="EN" db-id="pfs2rr9xkzd52re59rdvz2p4wdva0d052ps5" timestamp="1698506501"&gt;75&lt;/key&gt;&lt;/foreign-keys&gt;&lt;ref-type name="Journal Article"&gt;17&lt;/ref-type&gt;&lt;contributors&gt;&lt;authors&gt;&lt;author&gt;Rui Meng&lt;/author&gt;&lt;/authors&gt;&lt;/contributors&gt;&lt;titles&gt;&lt;title&gt;&lt;style face="normal" font="default" size="100%"&gt;Analysis of the Effectiveness of 0.01&lt;/style&gt;&lt;style face</w:instrText>
            </w:r>
            <w:r>
              <w:rPr>
                <w:rFonts w:ascii="Times New Roman" w:hAnsi="Times New Roman" w:cs="Times New Roman" w:hint="eastAsia"/>
                <w:sz w:val="10"/>
                <w:szCs w:val="10"/>
                <w:shd w:val="clear" w:color="auto" w:fill="FFFFFF"/>
              </w:rPr>
              <w:instrText>="normal" font="default" charset="134" size="100%"&gt;</w:instrText>
            </w:r>
            <w:r>
              <w:rPr>
                <w:rFonts w:ascii="Times New Roman" w:hAnsi="Times New Roman" w:cs="Times New Roman" w:hint="eastAsia"/>
                <w:sz w:val="10"/>
                <w:szCs w:val="10"/>
                <w:shd w:val="clear" w:color="auto" w:fill="FFFFFF"/>
              </w:rPr>
              <w:instrText>％</w:instrText>
            </w:r>
            <w:r>
              <w:rPr>
                <w:rFonts w:ascii="Times New Roman" w:hAnsi="Times New Roman" w:cs="Times New Roman" w:hint="eastAsia"/>
                <w:sz w:val="10"/>
                <w:szCs w:val="10"/>
                <w:shd w:val="clear" w:color="auto" w:fill="FFFFFF"/>
              </w:rPr>
              <w:instrText>&lt;/style&gt;&lt;style face="normal" font="default" size="100%"&gt; Atropine in Controlling Myopia Pro-gression&lt;/style&gt;&lt;/title&gt;&lt;secondary-title&gt;Chinese and Foreign Medical &lt;/secondary-title&gt;&lt;/titles&gt;&lt;volume&gt;39(1)&lt;/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>volume&gt;&lt;dates&gt;&lt;year&gt;2020&lt;/year&gt;&lt;/dates&gt;&lt;urls&gt;&lt;/urls&gt;&lt;electronic-resource-num&gt;10.16662/j.cnki.1674-0742.2020.01.09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64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225FD21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10C6D7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64D03A4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358C40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1F64512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66890EA4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3303978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2BD7CEE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1128959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5CFF5B0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B541CF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74E73DF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641F71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0BB101A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099246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2E16813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3068409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2A820B3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59F4FF3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84398D" w:rsidRPr="00230C4D" w14:paraId="5F5F7728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59263632" w14:textId="77777777" w:rsidR="0084398D" w:rsidRPr="00252441" w:rsidRDefault="0084398D" w:rsidP="004E366F">
            <w:pPr>
              <w:widowControl/>
              <w:shd w:val="clear" w:color="auto" w:fill="FFFFFF"/>
              <w:jc w:val="center"/>
              <w:textAlignment w:val="baseline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88" w:history="1">
              <w:r w:rsidRPr="00252441">
                <w:rPr>
                  <w:rStyle w:val="afc"/>
                  <w:rFonts w:hint="eastAsia"/>
                  <w:sz w:val="10"/>
                  <w:szCs w:val="10"/>
                  <w:shd w:val="clear" w:color="auto" w:fill="FFFFFF"/>
                </w:rPr>
                <w:t>S</w:t>
              </w:r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hen et al.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Shen&lt;/Author&gt;&lt;Year&gt;2020&lt;/Year&gt;&lt;RecNum&gt;76&lt;/RecNum&gt;&lt;DisplayText&gt;[65]&lt;/DisplayText&gt;&lt;record&gt;&lt;rec-number&gt;76&lt;/rec-number&gt;&lt;foreign-keys&gt;&lt;key app="EN" db-id="pfs2rr9xkzd52re59rdvz2p4wdva0d052ps5" timestamp="1698507492"&gt;76&lt;/key&gt;&lt;/foreign-keys&gt;&lt;ref-type name="Journal Article"&gt;17&lt;/ref-type&gt;&lt;contributors&gt;&lt;authors&gt;&lt;author&gt;Yajun Shen&lt;/author&gt;&lt;/authors&gt;&lt;/contributors&gt;&lt;titles&gt;&lt;title&gt;Observation of effect of 0.01% atropine in children&amp;apos;s myopia control&lt;/title&gt;&lt;secondary-title&gt;Shanxi Medical Journal&lt;/secondary-title&gt;&lt;/titles&gt;&lt;periodical&gt;&lt;full-title&gt;Shanxi Medical Journal&lt;/full-title&gt;&lt;/periodical&gt;&lt;volume&gt;Shanxi Medical Journal&lt;/volume&gt;&lt;dates&gt;&lt;year&gt;202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65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29FA0DD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78F16CE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60EBF9E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57DE722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0BCEF3B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1D68F612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EB4DFA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5BF54F6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6CF409A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6923CA7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D1C613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64C9AD0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2800CF8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42260E9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49097DB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0C2868F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054F87E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571D56E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8" w:type="pct"/>
            <w:vAlign w:val="center"/>
          </w:tcPr>
          <w:p w14:paraId="1B9C89C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84398D" w:rsidRPr="00230C4D" w14:paraId="7A2AEA4E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6C6B12C5" w14:textId="77777777" w:rsidR="0084398D" w:rsidRPr="00252441" w:rsidRDefault="0084398D" w:rsidP="004E366F">
            <w:pPr>
              <w:widowControl/>
              <w:shd w:val="clear" w:color="auto" w:fill="FFFFFF"/>
              <w:jc w:val="center"/>
              <w:textAlignment w:val="baseline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89" w:history="1">
              <w:r w:rsidRPr="00252441">
                <w:rPr>
                  <w:rStyle w:val="afc"/>
                  <w:rFonts w:hint="eastAsia"/>
                  <w:sz w:val="10"/>
                  <w:szCs w:val="10"/>
                  <w:shd w:val="clear" w:color="auto" w:fill="FFFFFF"/>
                </w:rPr>
                <w:t>L</w:t>
              </w:r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iu et al. 2020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Liu&lt;/Author&gt;&lt;Year&gt;2020&lt;/Year&gt;&lt;RecNum&gt;77&lt;/RecNum&gt;&lt;DisplayText&gt;[66]&lt;/DisplayText&gt;&lt;record&gt;&lt;rec-number&gt;77&lt;/rec-number&gt;&lt;foreign-keys&gt;&lt;key app="EN" db-id="pfs2rr9xkzd52re59rdvz2p4wdva0d052ps5" timestamp="1698507586"&gt;77&lt;/key&gt;&lt;/foreign-keys&gt;&lt;ref-type name="Journal Article"&gt;17&lt;/ref-type&gt;&lt;contributors&gt;&lt;authors&gt;&lt;author&gt;Zhen Liu&lt;/author&gt;&lt;/authors&gt;&lt;/contributors&gt;&lt;titles&gt;&lt;title&gt;Effect of 0.01% atropine in controlling adolescent myopia&lt;/title&gt;&lt;secondary-title&gt;Shanxi Medical Journal&lt;/secondary-title&gt;&lt;/titles&gt;&lt;periodical&gt;&lt;full-title&gt;Shanxi Medical Journal&lt;/full-title&gt;&lt;/periodical&gt;&lt;volume&gt;49(05),591-592&lt;/volume&gt;&lt;dates&gt;&lt;year&gt;2020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66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62BBF63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FE1967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6C57129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370711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6BAF312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3AFEA9E6" w14:textId="77777777" w:rsidR="0084398D" w:rsidRPr="00230C4D" w:rsidRDefault="0084398D" w:rsidP="004E366F">
            <w:pPr>
              <w:jc w:val="center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56C89D8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694FBD4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331DFF7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20DEB04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1A1C8BA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426379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592EB4D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FDC0C3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67CDAD1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58752E3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227B6B1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73C8538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28" w:type="pct"/>
            <w:vAlign w:val="center"/>
          </w:tcPr>
          <w:p w14:paraId="6738694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</w:tr>
      <w:tr w:rsidR="0084398D" w:rsidRPr="00230C4D" w14:paraId="72DFB347" w14:textId="77777777" w:rsidTr="004E366F">
        <w:trPr>
          <w:trHeight w:val="510"/>
        </w:trPr>
        <w:tc>
          <w:tcPr>
            <w:tcW w:w="308" w:type="pct"/>
            <w:vAlign w:val="center"/>
          </w:tcPr>
          <w:p w14:paraId="5B6BB0AA" w14:textId="77777777" w:rsidR="0084398D" w:rsidRPr="00252441" w:rsidRDefault="0084398D" w:rsidP="004E366F">
            <w:pPr>
              <w:widowControl/>
              <w:shd w:val="clear" w:color="auto" w:fill="FFFFFF"/>
              <w:jc w:val="center"/>
              <w:textAlignment w:val="baseline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90" w:history="1">
              <w:r w:rsidRPr="00252441">
                <w:rPr>
                  <w:rStyle w:val="afc"/>
                  <w:rFonts w:hint="eastAsia"/>
                  <w:sz w:val="10"/>
                  <w:szCs w:val="10"/>
                  <w:shd w:val="clear" w:color="auto" w:fill="FFFFFF"/>
                </w:rPr>
                <w:t>Li</w:t>
              </w:r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 xml:space="preserve"> et al. 2018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Li&lt;/Author&gt;&lt;Year&gt;2018&lt;/Year&gt;&lt;RecNum&gt;78&lt;/RecNum&gt;&lt;DisplayText&gt;[67]&lt;/DisplayText&gt;&lt;record&gt;&lt;rec-number&gt;78&lt;/rec-number&gt;&lt;foreign-keys&gt;&lt;key app="EN" db-id="pfs2rr9xkzd52re59rdvz2p4wdva0d052ps5" timestamp="1698507727"&gt;78&lt;/key&gt;&lt;/foreign-keys&gt;&lt;ref-type name="Journal Article"&gt;17&lt;/ref-type&gt;&lt;contributors&gt;&lt;authors&gt;&lt;author&gt;Jingyi Li&lt;/author&gt;&lt;/authors&gt;&lt;/contributors&gt;&lt;titles&gt;&lt;title&gt;Prevention of myopia onset and progression with 0.01% atropine solution among school-age children&lt;/title&gt;&lt;secondary-title&gt;Chinese Journal of School Health&lt;/secondary-title&gt;&lt;/titles&gt;&lt;periodical&gt;&lt;full-title&gt;Chinese Journal of School Health&lt;/full-title&gt;&lt;/periodical&gt;&lt;volume&gt;39(03),432-435&lt;/volume&gt;&lt;dates&gt;&lt;year&gt;2018&lt;/year&gt;&lt;/dates&gt;&lt;urls&gt;&lt;/urls&gt;&lt;electronic-resource-num&gt;10.16835/j.cnki.1000-9817.2018.03.03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67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vAlign w:val="center"/>
          </w:tcPr>
          <w:p w14:paraId="4D654D3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424F05B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vAlign w:val="center"/>
          </w:tcPr>
          <w:p w14:paraId="6C9A870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7F3A2F8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vAlign w:val="center"/>
          </w:tcPr>
          <w:p w14:paraId="763EBCD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vAlign w:val="center"/>
          </w:tcPr>
          <w:p w14:paraId="5FDF59B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vAlign w:val="center"/>
          </w:tcPr>
          <w:p w14:paraId="1682E5E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vAlign w:val="center"/>
          </w:tcPr>
          <w:p w14:paraId="36BAAFE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vAlign w:val="center"/>
          </w:tcPr>
          <w:p w14:paraId="32F9FFD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vAlign w:val="center"/>
          </w:tcPr>
          <w:p w14:paraId="3BD992C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24E1DAA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078E0F2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6FE77CB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vAlign w:val="center"/>
          </w:tcPr>
          <w:p w14:paraId="1EA871D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vAlign w:val="center"/>
          </w:tcPr>
          <w:p w14:paraId="3F250F0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vAlign w:val="center"/>
          </w:tcPr>
          <w:p w14:paraId="0BBDDD3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vAlign w:val="center"/>
          </w:tcPr>
          <w:p w14:paraId="0DDCCC92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vAlign w:val="center"/>
          </w:tcPr>
          <w:p w14:paraId="6AA0AFFD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8" w:type="pct"/>
            <w:vAlign w:val="center"/>
          </w:tcPr>
          <w:p w14:paraId="318C6A88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  <w:tr w:rsidR="0084398D" w:rsidRPr="00230C4D" w14:paraId="2F123625" w14:textId="77777777" w:rsidTr="004E366F">
        <w:trPr>
          <w:trHeight w:val="510"/>
        </w:trPr>
        <w:tc>
          <w:tcPr>
            <w:tcW w:w="308" w:type="pct"/>
            <w:tcBorders>
              <w:bottom w:val="single" w:sz="12" w:space="0" w:color="auto"/>
            </w:tcBorders>
            <w:vAlign w:val="center"/>
          </w:tcPr>
          <w:p w14:paraId="0AED9CC3" w14:textId="77777777" w:rsidR="0084398D" w:rsidRPr="00252441" w:rsidRDefault="0084398D" w:rsidP="004E366F">
            <w:pPr>
              <w:widowControl/>
              <w:shd w:val="clear" w:color="auto" w:fill="FFFFFF"/>
              <w:jc w:val="center"/>
              <w:textAlignment w:val="baseline"/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</w:pPr>
            <w:hyperlink r:id="rId91" w:history="1">
              <w:r w:rsidRPr="00252441">
                <w:rPr>
                  <w:rStyle w:val="afc"/>
                  <w:rFonts w:hint="eastAsia"/>
                  <w:sz w:val="10"/>
                  <w:szCs w:val="10"/>
                  <w:shd w:val="clear" w:color="auto" w:fill="FFFFFF"/>
                </w:rPr>
                <w:t>Z</w:t>
              </w:r>
              <w:r w:rsidRPr="00252441">
                <w:rPr>
                  <w:rStyle w:val="afc"/>
                  <w:sz w:val="10"/>
                  <w:szCs w:val="10"/>
                  <w:shd w:val="clear" w:color="auto" w:fill="FFFFFF"/>
                </w:rPr>
                <w:t>hu et al. 2019</w:t>
              </w:r>
            </w:hyperlink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begin"/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instrText xml:space="preserve"> ADDIN EN.CITE &lt;EndNote&gt;&lt;Cite&gt;&lt;Author&gt;Zhu&lt;/Author&gt;&lt;Year&gt;2019&lt;/Year&gt;&lt;RecNum&gt;79&lt;/RecNum&gt;&lt;DisplayText&gt;[68]&lt;/DisplayText&gt;&lt;record&gt;&lt;rec-number&gt;79&lt;/rec-number&gt;&lt;foreign-keys&gt;&lt;key app="EN" db-id="pfs2rr9xkzd52re59rdvz2p4wdva0d052ps5" timestamp="1698507849"&gt;79&lt;/key&gt;&lt;/foreign-keys&gt;&lt;ref-type name="Journal Article"&gt;17&lt;/ref-type&gt;&lt;contributors&gt;&lt;authors&gt;&lt;author&gt;Xianfeng Zhu&lt;/author&gt;&lt;/authors&gt;&lt;/contributors&gt;&lt;titles&gt;&lt;title&gt;Efficacy of low concentration atropine on myopic juvenile patients with different diopter&lt;/title&gt;&lt;secondary-title&gt;Zhejiang Clinical Medical Journal&lt;/secondary-title&gt;&lt;/titles&gt;&lt;periodical&gt;&lt;full-title&gt;Zhejiang Clinical Medical Journal&lt;/full-title&gt;&lt;/periodical&gt;&lt;volume&gt;21(6), 806-808&lt;/volume&gt;&lt;dates&gt;&lt;year&gt;2019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10"/>
                <w:szCs w:val="10"/>
                <w:shd w:val="clear" w:color="auto" w:fill="FFFFFF"/>
              </w:rPr>
              <w:t>[68]</w:t>
            </w:r>
            <w:r>
              <w:rPr>
                <w:rFonts w:ascii="Times New Roman" w:hAnsi="Times New Roman" w:cs="Times New Roman"/>
                <w:sz w:val="10"/>
                <w:szCs w:val="10"/>
                <w:shd w:val="clear" w:color="auto" w:fill="FFFFFF"/>
              </w:rPr>
              <w:fldChar w:fldCharType="end"/>
            </w:r>
          </w:p>
        </w:tc>
        <w:tc>
          <w:tcPr>
            <w:tcW w:w="244" w:type="pct"/>
            <w:tcBorders>
              <w:bottom w:val="single" w:sz="12" w:space="0" w:color="auto"/>
            </w:tcBorders>
            <w:vAlign w:val="center"/>
          </w:tcPr>
          <w:p w14:paraId="58A3A2F4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tcBorders>
              <w:bottom w:val="single" w:sz="12" w:space="0" w:color="auto"/>
            </w:tcBorders>
            <w:vAlign w:val="center"/>
          </w:tcPr>
          <w:p w14:paraId="18AF5AB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7" w:type="pct"/>
            <w:tcBorders>
              <w:bottom w:val="single" w:sz="12" w:space="0" w:color="auto"/>
            </w:tcBorders>
            <w:vAlign w:val="center"/>
          </w:tcPr>
          <w:p w14:paraId="1A38ADF3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tcBorders>
              <w:bottom w:val="single" w:sz="12" w:space="0" w:color="auto"/>
            </w:tcBorders>
            <w:vAlign w:val="center"/>
          </w:tcPr>
          <w:p w14:paraId="0B75F9FB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1" w:type="pct"/>
            <w:tcBorders>
              <w:bottom w:val="single" w:sz="12" w:space="0" w:color="auto"/>
            </w:tcBorders>
            <w:vAlign w:val="center"/>
          </w:tcPr>
          <w:p w14:paraId="4803B639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9" w:type="pct"/>
            <w:tcBorders>
              <w:bottom w:val="single" w:sz="12" w:space="0" w:color="auto"/>
            </w:tcBorders>
            <w:vAlign w:val="center"/>
          </w:tcPr>
          <w:p w14:paraId="517290B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9" w:type="pct"/>
            <w:tcBorders>
              <w:bottom w:val="single" w:sz="12" w:space="0" w:color="auto"/>
            </w:tcBorders>
            <w:vAlign w:val="center"/>
          </w:tcPr>
          <w:p w14:paraId="33264E1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5" w:type="pct"/>
            <w:tcBorders>
              <w:bottom w:val="single" w:sz="12" w:space="0" w:color="auto"/>
            </w:tcBorders>
            <w:vAlign w:val="center"/>
          </w:tcPr>
          <w:p w14:paraId="5F8E9621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44" w:type="pct"/>
            <w:tcBorders>
              <w:bottom w:val="single" w:sz="12" w:space="0" w:color="auto"/>
            </w:tcBorders>
            <w:vAlign w:val="center"/>
          </w:tcPr>
          <w:p w14:paraId="7C225EA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4" w:type="pct"/>
            <w:tcBorders>
              <w:bottom w:val="single" w:sz="12" w:space="0" w:color="auto"/>
            </w:tcBorders>
            <w:vAlign w:val="center"/>
          </w:tcPr>
          <w:p w14:paraId="4D9637B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tcBorders>
              <w:bottom w:val="single" w:sz="12" w:space="0" w:color="auto"/>
            </w:tcBorders>
            <w:vAlign w:val="center"/>
          </w:tcPr>
          <w:p w14:paraId="16E505EF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tcBorders>
              <w:bottom w:val="single" w:sz="12" w:space="0" w:color="auto"/>
            </w:tcBorders>
            <w:vAlign w:val="center"/>
          </w:tcPr>
          <w:p w14:paraId="6B21651C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tcBorders>
              <w:bottom w:val="single" w:sz="12" w:space="0" w:color="auto"/>
            </w:tcBorders>
            <w:vAlign w:val="center"/>
          </w:tcPr>
          <w:p w14:paraId="7B30C15A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54" w:type="pct"/>
            <w:tcBorders>
              <w:bottom w:val="single" w:sz="12" w:space="0" w:color="auto"/>
            </w:tcBorders>
            <w:vAlign w:val="center"/>
          </w:tcPr>
          <w:p w14:paraId="1876A657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5" w:type="pct"/>
            <w:tcBorders>
              <w:bottom w:val="single" w:sz="12" w:space="0" w:color="auto"/>
            </w:tcBorders>
            <w:vAlign w:val="center"/>
          </w:tcPr>
          <w:p w14:paraId="1AD808D6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33" w:type="pct"/>
            <w:tcBorders>
              <w:bottom w:val="single" w:sz="12" w:space="0" w:color="auto"/>
            </w:tcBorders>
            <w:vAlign w:val="center"/>
          </w:tcPr>
          <w:p w14:paraId="6CD7BA2E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86" w:type="pct"/>
            <w:tcBorders>
              <w:bottom w:val="single" w:sz="12" w:space="0" w:color="auto"/>
            </w:tcBorders>
            <w:vAlign w:val="center"/>
          </w:tcPr>
          <w:p w14:paraId="2B0E58A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267" w:type="pct"/>
            <w:tcBorders>
              <w:bottom w:val="single" w:sz="12" w:space="0" w:color="auto"/>
            </w:tcBorders>
            <w:vAlign w:val="center"/>
          </w:tcPr>
          <w:p w14:paraId="606B7500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228" w:type="pct"/>
            <w:tcBorders>
              <w:bottom w:val="single" w:sz="12" w:space="0" w:color="auto"/>
            </w:tcBorders>
            <w:vAlign w:val="center"/>
          </w:tcPr>
          <w:p w14:paraId="157470A5" w14:textId="77777777" w:rsidR="0084398D" w:rsidRPr="00230C4D" w:rsidRDefault="0084398D" w:rsidP="004E366F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230C4D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</w:tr>
    </w:tbl>
    <w:p w14:paraId="0F4CC366" w14:textId="77777777" w:rsidR="0084398D" w:rsidRDefault="0084398D"/>
    <w:p w14:paraId="4B846C35" w14:textId="77777777" w:rsidR="0084398D" w:rsidRDefault="0084398D"/>
    <w:p w14:paraId="2D54D449" w14:textId="77777777" w:rsidR="0084398D" w:rsidRDefault="0084398D"/>
    <w:p w14:paraId="5BE852FA" w14:textId="77777777" w:rsidR="0084398D" w:rsidRDefault="0084398D"/>
    <w:p w14:paraId="51030E46" w14:textId="77777777" w:rsidR="0084398D" w:rsidRDefault="0084398D"/>
    <w:p w14:paraId="366BD66E" w14:textId="77777777" w:rsidR="0084398D" w:rsidRDefault="0084398D"/>
    <w:p w14:paraId="35670C09" w14:textId="77777777" w:rsidR="0084398D" w:rsidRPr="003F6260" w:rsidRDefault="0084398D" w:rsidP="0084398D">
      <w:pPr>
        <w:rPr>
          <w:rFonts w:ascii="Times New Roman" w:hAnsi="Times New Roman" w:cs="Times New Roman"/>
          <w:b/>
          <w:bCs/>
          <w:sz w:val="32"/>
          <w:szCs w:val="36"/>
        </w:rPr>
      </w:pPr>
      <w:r w:rsidRPr="003F6260">
        <w:rPr>
          <w:rFonts w:ascii="Times New Roman" w:hAnsi="Times New Roman" w:cs="Times New Roman"/>
          <w:b/>
          <w:bCs/>
          <w:sz w:val="32"/>
          <w:szCs w:val="36"/>
        </w:rPr>
        <w:lastRenderedPageBreak/>
        <w:t>References</w:t>
      </w:r>
    </w:p>
    <w:p w14:paraId="4D4576AE" w14:textId="77777777" w:rsidR="0084398D" w:rsidRPr="0048752A" w:rsidRDefault="0084398D" w:rsidP="0084398D">
      <w:pPr>
        <w:pStyle w:val="EndNoteBibliography"/>
        <w:ind w:left="720" w:hanging="720"/>
      </w:pPr>
      <w:r w:rsidRPr="004A4534">
        <w:fldChar w:fldCharType="begin"/>
      </w:r>
      <w:r w:rsidRPr="004A4534">
        <w:instrText xml:space="preserve"> ADDIN EN.REFLIST </w:instrText>
      </w:r>
      <w:r w:rsidRPr="004A4534">
        <w:fldChar w:fldCharType="separate"/>
      </w:r>
      <w:r w:rsidRPr="0048752A">
        <w:t>1.</w:t>
      </w:r>
      <w:r w:rsidRPr="0048752A">
        <w:tab/>
        <w:t xml:space="preserve">Yen MY, Liu JH, Kao SC, Shiao CH: </w:t>
      </w:r>
      <w:r w:rsidRPr="0048752A">
        <w:rPr>
          <w:b/>
        </w:rPr>
        <w:t>Comparison of the effect of atropine and cyclopentolate on myopia</w:t>
      </w:r>
      <w:r w:rsidRPr="0048752A">
        <w:t xml:space="preserve">. </w:t>
      </w:r>
      <w:r w:rsidRPr="0048752A">
        <w:rPr>
          <w:i/>
        </w:rPr>
        <w:t xml:space="preserve">Ann Ophthalmol </w:t>
      </w:r>
      <w:r w:rsidRPr="0048752A">
        <w:t xml:space="preserve">1989, </w:t>
      </w:r>
      <w:r w:rsidRPr="0048752A">
        <w:rPr>
          <w:b/>
        </w:rPr>
        <w:t>21</w:t>
      </w:r>
      <w:r w:rsidRPr="0048752A">
        <w:t>(5):180-182, 187.</w:t>
      </w:r>
    </w:p>
    <w:p w14:paraId="7CE6E100" w14:textId="77777777" w:rsidR="0084398D" w:rsidRPr="0048752A" w:rsidRDefault="0084398D" w:rsidP="0084398D">
      <w:pPr>
        <w:pStyle w:val="EndNoteBibliography"/>
        <w:ind w:left="720" w:hanging="720"/>
      </w:pPr>
      <w:r w:rsidRPr="0048752A">
        <w:t>2.</w:t>
      </w:r>
      <w:r w:rsidRPr="0048752A">
        <w:tab/>
        <w:t xml:space="preserve">Shih YF, Chen CH, Chou AC, Ho TC, Lin LL, Hung PT: </w:t>
      </w:r>
      <w:r w:rsidRPr="0048752A">
        <w:rPr>
          <w:b/>
        </w:rPr>
        <w:t>Effects of different concentrations of atropine on controlling myopia in myopic children</w:t>
      </w:r>
      <w:r w:rsidRPr="0048752A">
        <w:t xml:space="preserve">. </w:t>
      </w:r>
      <w:r w:rsidRPr="0048752A">
        <w:rPr>
          <w:i/>
        </w:rPr>
        <w:t xml:space="preserve">J Ocul Pharmacol Ther </w:t>
      </w:r>
      <w:r w:rsidRPr="0048752A">
        <w:t xml:space="preserve">1999, </w:t>
      </w:r>
      <w:r w:rsidRPr="0048752A">
        <w:rPr>
          <w:b/>
        </w:rPr>
        <w:t>15</w:t>
      </w:r>
      <w:r w:rsidRPr="0048752A">
        <w:t>(1):85-90.</w:t>
      </w:r>
    </w:p>
    <w:p w14:paraId="4052BD81" w14:textId="77777777" w:rsidR="0084398D" w:rsidRPr="0048752A" w:rsidRDefault="0084398D" w:rsidP="0084398D">
      <w:pPr>
        <w:pStyle w:val="EndNoteBibliography"/>
        <w:ind w:left="720" w:hanging="720"/>
      </w:pPr>
      <w:r w:rsidRPr="0048752A">
        <w:t>3.</w:t>
      </w:r>
      <w:r w:rsidRPr="0048752A">
        <w:tab/>
        <w:t xml:space="preserve">Chua WH, Balakrishnan V, Chan YH, Tong L, Ling Y, Quah BL, Tan D: </w:t>
      </w:r>
      <w:r w:rsidRPr="0048752A">
        <w:rPr>
          <w:b/>
        </w:rPr>
        <w:t>Atropine for the treatment of childhood myopia</w:t>
      </w:r>
      <w:r w:rsidRPr="0048752A">
        <w:t xml:space="preserve">. </w:t>
      </w:r>
      <w:r w:rsidRPr="0048752A">
        <w:rPr>
          <w:i/>
        </w:rPr>
        <w:t xml:space="preserve">Ophthalmology </w:t>
      </w:r>
      <w:r w:rsidRPr="0048752A">
        <w:t xml:space="preserve">2006, </w:t>
      </w:r>
      <w:r w:rsidRPr="0048752A">
        <w:rPr>
          <w:b/>
        </w:rPr>
        <w:t>113</w:t>
      </w:r>
      <w:r w:rsidRPr="0048752A">
        <w:t>(12):2285-2291.</w:t>
      </w:r>
    </w:p>
    <w:p w14:paraId="413CC51F" w14:textId="77777777" w:rsidR="0084398D" w:rsidRPr="0048752A" w:rsidRDefault="0084398D" w:rsidP="0084398D">
      <w:pPr>
        <w:pStyle w:val="EndNoteBibliography"/>
        <w:ind w:left="720" w:hanging="720"/>
      </w:pPr>
      <w:r w:rsidRPr="0048752A">
        <w:t>4.</w:t>
      </w:r>
      <w:r w:rsidRPr="0048752A">
        <w:tab/>
        <w:t xml:space="preserve">Chia A, Chua WH, Cheung YB, Wong WL, Lingham A, Fong A, Tan D: </w:t>
      </w:r>
      <w:r w:rsidRPr="0048752A">
        <w:rPr>
          <w:b/>
        </w:rPr>
        <w:t>Atropine for the treatment of childhood myopia: safety and efficacy of 0.5%, 0.1%, and 0.01% doses (Atropine for the Treatment of Myopia 2)</w:t>
      </w:r>
      <w:r w:rsidRPr="0048752A">
        <w:t xml:space="preserve">. </w:t>
      </w:r>
      <w:r w:rsidRPr="0048752A">
        <w:rPr>
          <w:i/>
        </w:rPr>
        <w:t xml:space="preserve">Ophthalmology </w:t>
      </w:r>
      <w:r w:rsidRPr="0048752A">
        <w:t xml:space="preserve">2012, </w:t>
      </w:r>
      <w:r w:rsidRPr="0048752A">
        <w:rPr>
          <w:b/>
        </w:rPr>
        <w:t>119</w:t>
      </w:r>
      <w:r w:rsidRPr="0048752A">
        <w:t>(2):347-354.</w:t>
      </w:r>
    </w:p>
    <w:p w14:paraId="53630622" w14:textId="77777777" w:rsidR="0084398D" w:rsidRPr="0048752A" w:rsidRDefault="0084398D" w:rsidP="0084398D">
      <w:pPr>
        <w:pStyle w:val="EndNoteBibliography"/>
        <w:ind w:left="720" w:hanging="720"/>
      </w:pPr>
      <w:r w:rsidRPr="0048752A">
        <w:t>5.</w:t>
      </w:r>
      <w:r w:rsidRPr="0048752A">
        <w:tab/>
        <w:t xml:space="preserve">Yi S, Huang Y, Yu SZ, Chen XJ, Yi H, Zeng XL: </w:t>
      </w:r>
      <w:r w:rsidRPr="0048752A">
        <w:rPr>
          <w:b/>
        </w:rPr>
        <w:t>Therapeutic effect of atropine 1% in children with low myopia</w:t>
      </w:r>
      <w:r w:rsidRPr="0048752A">
        <w:t xml:space="preserve">. </w:t>
      </w:r>
      <w:r w:rsidRPr="0048752A">
        <w:rPr>
          <w:i/>
        </w:rPr>
        <w:t xml:space="preserve">J aapos </w:t>
      </w:r>
      <w:r w:rsidRPr="0048752A">
        <w:t xml:space="preserve">2015, </w:t>
      </w:r>
      <w:r w:rsidRPr="0048752A">
        <w:rPr>
          <w:b/>
        </w:rPr>
        <w:t>19</w:t>
      </w:r>
      <w:r w:rsidRPr="0048752A">
        <w:t>(5):426-429.</w:t>
      </w:r>
    </w:p>
    <w:p w14:paraId="18EF3852" w14:textId="77777777" w:rsidR="0084398D" w:rsidRPr="0048752A" w:rsidRDefault="0084398D" w:rsidP="0084398D">
      <w:pPr>
        <w:pStyle w:val="EndNoteBibliography"/>
        <w:ind w:left="720" w:hanging="720"/>
      </w:pPr>
      <w:r w:rsidRPr="0048752A">
        <w:t>6.</w:t>
      </w:r>
      <w:r w:rsidRPr="0048752A">
        <w:tab/>
        <w:t xml:space="preserve">Wang YR, Bian HL, Wang Q: </w:t>
      </w:r>
      <w:r w:rsidRPr="0048752A">
        <w:rPr>
          <w:b/>
        </w:rPr>
        <w:t>Atropine 0.5% eyedrops for the treatment of children with low myopia: A randomized controlled trial</w:t>
      </w:r>
      <w:r w:rsidRPr="0048752A">
        <w:t xml:space="preserve">. </w:t>
      </w:r>
      <w:r w:rsidRPr="0048752A">
        <w:rPr>
          <w:i/>
        </w:rPr>
        <w:t xml:space="preserve">Medicine (Baltimore) </w:t>
      </w:r>
      <w:r w:rsidRPr="0048752A">
        <w:t xml:space="preserve">2017, </w:t>
      </w:r>
      <w:r w:rsidRPr="0048752A">
        <w:rPr>
          <w:b/>
        </w:rPr>
        <w:t>96</w:t>
      </w:r>
      <w:r w:rsidRPr="0048752A">
        <w:t>(27):e7371.</w:t>
      </w:r>
    </w:p>
    <w:p w14:paraId="2C505FD5" w14:textId="77777777" w:rsidR="0084398D" w:rsidRPr="0048752A" w:rsidRDefault="0084398D" w:rsidP="0084398D">
      <w:pPr>
        <w:pStyle w:val="EndNoteBibliography"/>
        <w:ind w:left="720" w:hanging="720"/>
      </w:pPr>
      <w:r w:rsidRPr="0048752A">
        <w:t>7.</w:t>
      </w:r>
      <w:r w:rsidRPr="0048752A">
        <w:tab/>
        <w:t>Yam JC, Jiang Y, Tang SM, Law AKP, Chan JJ, Wong E, Ko ST, Young AL, Tham CC, Chen LJ</w:t>
      </w:r>
      <w:r w:rsidRPr="0048752A">
        <w:rPr>
          <w:i/>
        </w:rPr>
        <w:t xml:space="preserve"> et al</w:t>
      </w:r>
      <w:r w:rsidRPr="0048752A">
        <w:t xml:space="preserve">: </w:t>
      </w:r>
      <w:r w:rsidRPr="0048752A">
        <w:rPr>
          <w:b/>
        </w:rPr>
        <w:t>Low-Concentration Atropine for Myopia Progression (LAMP) Study: A Randomized, Double-Blinded, Placebo-Controlled Trial of 0.05%, 0.025%, and 0.01% Atropine Eye Drops in Myopia Control</w:t>
      </w:r>
      <w:r w:rsidRPr="0048752A">
        <w:t xml:space="preserve">. </w:t>
      </w:r>
      <w:r w:rsidRPr="0048752A">
        <w:rPr>
          <w:i/>
        </w:rPr>
        <w:t xml:space="preserve">Ophthalmology </w:t>
      </w:r>
      <w:r w:rsidRPr="0048752A">
        <w:t xml:space="preserve">2019, </w:t>
      </w:r>
      <w:r w:rsidRPr="0048752A">
        <w:rPr>
          <w:b/>
        </w:rPr>
        <w:t>126</w:t>
      </w:r>
      <w:r w:rsidRPr="0048752A">
        <w:t>(1):113-124.</w:t>
      </w:r>
    </w:p>
    <w:p w14:paraId="22793124" w14:textId="77777777" w:rsidR="0084398D" w:rsidRPr="0048752A" w:rsidRDefault="0084398D" w:rsidP="0084398D">
      <w:pPr>
        <w:pStyle w:val="EndNoteBibliography"/>
        <w:ind w:left="720" w:hanging="720"/>
      </w:pPr>
      <w:r w:rsidRPr="0048752A">
        <w:t>8.</w:t>
      </w:r>
      <w:r w:rsidRPr="0048752A">
        <w:tab/>
        <w:t>Yam JC, Li FF, Zhang X, Tang SM, Yip BHK, Kam KW, Ko ST, Young AL, Tham CC, Chen LJ</w:t>
      </w:r>
      <w:r w:rsidRPr="0048752A">
        <w:rPr>
          <w:i/>
        </w:rPr>
        <w:t xml:space="preserve"> et al</w:t>
      </w:r>
      <w:r w:rsidRPr="0048752A">
        <w:t xml:space="preserve">: </w:t>
      </w:r>
      <w:r w:rsidRPr="0048752A">
        <w:rPr>
          <w:b/>
        </w:rPr>
        <w:t>Two-Year Clinical Trial of the Low-Concentration Atropine for Myopia Progression (LAMP) Study: Phase 2 Report</w:t>
      </w:r>
      <w:r w:rsidRPr="0048752A">
        <w:t xml:space="preserve">. </w:t>
      </w:r>
      <w:r w:rsidRPr="0048752A">
        <w:rPr>
          <w:i/>
        </w:rPr>
        <w:t xml:space="preserve">Ophthalmology </w:t>
      </w:r>
      <w:r w:rsidRPr="0048752A">
        <w:t xml:space="preserve">2020, </w:t>
      </w:r>
      <w:r w:rsidRPr="0048752A">
        <w:rPr>
          <w:b/>
        </w:rPr>
        <w:t>127</w:t>
      </w:r>
      <w:r w:rsidRPr="0048752A">
        <w:t>(7):910-919.</w:t>
      </w:r>
    </w:p>
    <w:p w14:paraId="1E5F05DA" w14:textId="77777777" w:rsidR="0084398D" w:rsidRPr="0048752A" w:rsidRDefault="0084398D" w:rsidP="0084398D">
      <w:pPr>
        <w:pStyle w:val="EndNoteBibliography"/>
        <w:ind w:left="720" w:hanging="720"/>
      </w:pPr>
      <w:r w:rsidRPr="0048752A">
        <w:t>9.</w:t>
      </w:r>
      <w:r w:rsidRPr="0048752A">
        <w:tab/>
        <w:t>Yam JC, Zhang XJ, Zhang Y, Wang YM, Tang SM, Li FF, Kam KW, Ko ST, Yip BHK, Young AL</w:t>
      </w:r>
      <w:r w:rsidRPr="0048752A">
        <w:rPr>
          <w:i/>
        </w:rPr>
        <w:t xml:space="preserve"> et al</w:t>
      </w:r>
      <w:r w:rsidRPr="0048752A">
        <w:t xml:space="preserve">: </w:t>
      </w:r>
      <w:r w:rsidRPr="0048752A">
        <w:rPr>
          <w:b/>
        </w:rPr>
        <w:t>Three-Year Clinical Trial of Low-Concentration Atropine for Myopia Progression (LAMP) Study: Continued Versus Washout: Phase 3 Report</w:t>
      </w:r>
      <w:r w:rsidRPr="0048752A">
        <w:t xml:space="preserve">. </w:t>
      </w:r>
      <w:r w:rsidRPr="0048752A">
        <w:rPr>
          <w:i/>
        </w:rPr>
        <w:t xml:space="preserve">Ophthalmology </w:t>
      </w:r>
      <w:r w:rsidRPr="0048752A">
        <w:t xml:space="preserve">2022, </w:t>
      </w:r>
      <w:r w:rsidRPr="0048752A">
        <w:rPr>
          <w:b/>
        </w:rPr>
        <w:t>129</w:t>
      </w:r>
      <w:r w:rsidRPr="0048752A">
        <w:t>(3):308-321.</w:t>
      </w:r>
    </w:p>
    <w:p w14:paraId="3E703285" w14:textId="77777777" w:rsidR="0084398D" w:rsidRPr="0048752A" w:rsidRDefault="0084398D" w:rsidP="0084398D">
      <w:pPr>
        <w:pStyle w:val="EndNoteBibliography"/>
        <w:ind w:left="720" w:hanging="720"/>
      </w:pPr>
      <w:r w:rsidRPr="0048752A">
        <w:t>10.</w:t>
      </w:r>
      <w:r w:rsidRPr="0048752A">
        <w:tab/>
        <w:t xml:space="preserve">Wei S, Li SM, An W, Du J, Liang X, Sun Y, Zhang D, Tian J, Wang N: </w:t>
      </w:r>
      <w:r w:rsidRPr="0048752A">
        <w:rPr>
          <w:b/>
        </w:rPr>
        <w:t>Safety and Efficacy of Low-Dose Atropine Eyedrops for the Treatment of Myopia Progression in Chinese Children: A Randomized Clinical Trial</w:t>
      </w:r>
      <w:r w:rsidRPr="0048752A">
        <w:t xml:space="preserve">. </w:t>
      </w:r>
      <w:r w:rsidRPr="0048752A">
        <w:rPr>
          <w:i/>
        </w:rPr>
        <w:t xml:space="preserve">JAMA Ophthalmol </w:t>
      </w:r>
      <w:r w:rsidRPr="0048752A">
        <w:t xml:space="preserve">2020, </w:t>
      </w:r>
      <w:r w:rsidRPr="0048752A">
        <w:rPr>
          <w:b/>
        </w:rPr>
        <w:t>138</w:t>
      </w:r>
      <w:r w:rsidRPr="0048752A">
        <w:t>(11):1178-1184.</w:t>
      </w:r>
    </w:p>
    <w:p w14:paraId="714EE63D" w14:textId="77777777" w:rsidR="0084398D" w:rsidRPr="0048752A" w:rsidRDefault="0084398D" w:rsidP="0084398D">
      <w:pPr>
        <w:pStyle w:val="EndNoteBibliography"/>
        <w:ind w:left="720" w:hanging="720"/>
      </w:pPr>
      <w:r w:rsidRPr="0048752A">
        <w:t>11.</w:t>
      </w:r>
      <w:r w:rsidRPr="0048752A">
        <w:tab/>
        <w:t xml:space="preserve">Zhu Q, Tang Y, Guo L, Tighe S, Zhou Y, Zhang X, Zhang J, Zhu Y, Hu M: </w:t>
      </w:r>
      <w:r w:rsidRPr="0048752A">
        <w:rPr>
          <w:b/>
        </w:rPr>
        <w:t>Efficacy and Safety of 1% Atropine on Retardation of Moderate Myopia Progression in Chinese School Children</w:t>
      </w:r>
      <w:r w:rsidRPr="0048752A">
        <w:t xml:space="preserve">. </w:t>
      </w:r>
      <w:r w:rsidRPr="0048752A">
        <w:rPr>
          <w:i/>
        </w:rPr>
        <w:t xml:space="preserve">Int J Med Sci </w:t>
      </w:r>
      <w:r w:rsidRPr="0048752A">
        <w:t xml:space="preserve">2020, </w:t>
      </w:r>
      <w:r w:rsidRPr="0048752A">
        <w:rPr>
          <w:b/>
        </w:rPr>
        <w:t>17</w:t>
      </w:r>
      <w:r w:rsidRPr="0048752A">
        <w:t>(2):176-181.</w:t>
      </w:r>
    </w:p>
    <w:p w14:paraId="7AE3AEC3" w14:textId="77777777" w:rsidR="0084398D" w:rsidRPr="0048752A" w:rsidRDefault="0084398D" w:rsidP="0084398D">
      <w:pPr>
        <w:pStyle w:val="EndNoteBibliography"/>
        <w:ind w:left="720" w:hanging="720"/>
      </w:pPr>
      <w:r w:rsidRPr="0048752A">
        <w:t>12.</w:t>
      </w:r>
      <w:r w:rsidRPr="0048752A">
        <w:tab/>
        <w:t xml:space="preserve">Saxena R, Dhiman R, Gupta V, Kumar P, Matalia J, Roy L, Swaminathan M, Phuljhele S, Velpandian T, Sharma N: </w:t>
      </w:r>
      <w:r w:rsidRPr="0048752A">
        <w:rPr>
          <w:b/>
        </w:rPr>
        <w:t>Atropine for the Treatment of Childhood Myopia in India: Multicentric Randomized Trial</w:t>
      </w:r>
      <w:r w:rsidRPr="0048752A">
        <w:t xml:space="preserve">. </w:t>
      </w:r>
      <w:r w:rsidRPr="0048752A">
        <w:rPr>
          <w:i/>
        </w:rPr>
        <w:t xml:space="preserve">Ophthalmology </w:t>
      </w:r>
      <w:r w:rsidRPr="0048752A">
        <w:t xml:space="preserve">2021, </w:t>
      </w:r>
      <w:r w:rsidRPr="0048752A">
        <w:rPr>
          <w:b/>
        </w:rPr>
        <w:t>128</w:t>
      </w:r>
      <w:r w:rsidRPr="0048752A">
        <w:t>(9):1367-1369.</w:t>
      </w:r>
    </w:p>
    <w:p w14:paraId="0BB471BE" w14:textId="77777777" w:rsidR="0084398D" w:rsidRPr="0048752A" w:rsidRDefault="0084398D" w:rsidP="0084398D">
      <w:pPr>
        <w:pStyle w:val="EndNoteBibliography"/>
        <w:ind w:left="720" w:hanging="720"/>
      </w:pPr>
      <w:r w:rsidRPr="0048752A">
        <w:t>13.</w:t>
      </w:r>
      <w:r w:rsidRPr="0048752A">
        <w:tab/>
        <w:t>Hieda O, Hiraoka T, Fujikado T, Ishiko S, Hasebe S, Torii H, Takahashi H, Nakamura Y, Sotozono C, Oshika T</w:t>
      </w:r>
      <w:r w:rsidRPr="0048752A">
        <w:rPr>
          <w:i/>
        </w:rPr>
        <w:t xml:space="preserve"> et al</w:t>
      </w:r>
      <w:r w:rsidRPr="0048752A">
        <w:t xml:space="preserve">: </w:t>
      </w:r>
      <w:r w:rsidRPr="0048752A">
        <w:rPr>
          <w:b/>
        </w:rPr>
        <w:t>Efficacy and safety of 0.01% atropine for prevention of childhood myopia in a 2-year randomized placebo-controlled study</w:t>
      </w:r>
      <w:r w:rsidRPr="0048752A">
        <w:t xml:space="preserve">. </w:t>
      </w:r>
      <w:r w:rsidRPr="0048752A">
        <w:rPr>
          <w:i/>
        </w:rPr>
        <w:t xml:space="preserve">Jpn J Ophthalmol </w:t>
      </w:r>
      <w:r w:rsidRPr="0048752A">
        <w:t xml:space="preserve">2021, </w:t>
      </w:r>
      <w:r w:rsidRPr="0048752A">
        <w:rPr>
          <w:b/>
        </w:rPr>
        <w:t>65</w:t>
      </w:r>
      <w:r w:rsidRPr="0048752A">
        <w:t>(3):315-325.</w:t>
      </w:r>
    </w:p>
    <w:p w14:paraId="247C4617" w14:textId="77777777" w:rsidR="0084398D" w:rsidRPr="0048752A" w:rsidRDefault="0084398D" w:rsidP="0084398D">
      <w:pPr>
        <w:pStyle w:val="EndNoteBibliography"/>
        <w:ind w:left="720" w:hanging="720"/>
      </w:pPr>
      <w:r w:rsidRPr="0048752A">
        <w:t>14.</w:t>
      </w:r>
      <w:r w:rsidRPr="0048752A">
        <w:tab/>
        <w:t xml:space="preserve">Bedrossian RH: </w:t>
      </w:r>
      <w:r w:rsidRPr="0048752A">
        <w:rPr>
          <w:b/>
        </w:rPr>
        <w:t xml:space="preserve">The treatment of myopia with atropine and bifocals: a long-term </w:t>
      </w:r>
      <w:r w:rsidRPr="0048752A">
        <w:rPr>
          <w:b/>
        </w:rPr>
        <w:lastRenderedPageBreak/>
        <w:t>prospective study</w:t>
      </w:r>
      <w:r w:rsidRPr="0048752A">
        <w:t xml:space="preserve">. </w:t>
      </w:r>
      <w:r w:rsidRPr="0048752A">
        <w:rPr>
          <w:i/>
        </w:rPr>
        <w:t xml:space="preserve">Ophthalmology </w:t>
      </w:r>
      <w:r w:rsidRPr="0048752A">
        <w:t xml:space="preserve">1985, </w:t>
      </w:r>
      <w:r w:rsidRPr="0048752A">
        <w:rPr>
          <w:b/>
        </w:rPr>
        <w:t>92</w:t>
      </w:r>
      <w:r w:rsidRPr="0048752A">
        <w:t>(5):716.</w:t>
      </w:r>
    </w:p>
    <w:p w14:paraId="4E999F72" w14:textId="77777777" w:rsidR="0084398D" w:rsidRPr="0048752A" w:rsidRDefault="0084398D" w:rsidP="0084398D">
      <w:pPr>
        <w:pStyle w:val="EndNoteBibliography"/>
        <w:ind w:left="720" w:hanging="720"/>
      </w:pPr>
      <w:r w:rsidRPr="0048752A">
        <w:t>15.</w:t>
      </w:r>
      <w:r w:rsidRPr="0048752A">
        <w:tab/>
        <w:t xml:space="preserve">Chou AC, Shih YF, Ho TC, Lin LL: </w:t>
      </w:r>
      <w:r w:rsidRPr="0048752A">
        <w:rPr>
          <w:b/>
        </w:rPr>
        <w:t>The effectiveness of 0.5% atropine in controlling high myopia in children</w:t>
      </w:r>
      <w:r w:rsidRPr="0048752A">
        <w:t xml:space="preserve">. </w:t>
      </w:r>
      <w:r w:rsidRPr="0048752A">
        <w:rPr>
          <w:i/>
        </w:rPr>
        <w:t xml:space="preserve">J Ocul Pharmacol Ther </w:t>
      </w:r>
      <w:r w:rsidRPr="0048752A">
        <w:t xml:space="preserve">1997, </w:t>
      </w:r>
      <w:r w:rsidRPr="0048752A">
        <w:rPr>
          <w:b/>
        </w:rPr>
        <w:t>13</w:t>
      </w:r>
      <w:r w:rsidRPr="0048752A">
        <w:t>(1):61-67.</w:t>
      </w:r>
    </w:p>
    <w:p w14:paraId="7686B001" w14:textId="77777777" w:rsidR="0084398D" w:rsidRPr="0048752A" w:rsidRDefault="0084398D" w:rsidP="0084398D">
      <w:pPr>
        <w:pStyle w:val="EndNoteBibliography"/>
        <w:ind w:left="720" w:hanging="720"/>
      </w:pPr>
      <w:r w:rsidRPr="0048752A">
        <w:t>16.</w:t>
      </w:r>
      <w:r w:rsidRPr="0048752A">
        <w:tab/>
        <w:t xml:space="preserve">Kennedy RH, Dyer JA, Kennedy MA, Parulkar S, Kurland LT, Herman DC, McIntire D, Jacobs D, Luepker RV: </w:t>
      </w:r>
      <w:r w:rsidRPr="0048752A">
        <w:rPr>
          <w:b/>
        </w:rPr>
        <w:t>Reducing the progression of myopia with atropine: a long term cohort study of Olmsted County students</w:t>
      </w:r>
      <w:r w:rsidRPr="0048752A">
        <w:t xml:space="preserve">. </w:t>
      </w:r>
      <w:r w:rsidRPr="0048752A">
        <w:rPr>
          <w:i/>
        </w:rPr>
        <w:t xml:space="preserve">Binocul Vis Strabismus Q </w:t>
      </w:r>
      <w:r w:rsidRPr="0048752A">
        <w:t xml:space="preserve">2000, </w:t>
      </w:r>
      <w:r w:rsidRPr="0048752A">
        <w:rPr>
          <w:b/>
        </w:rPr>
        <w:t>15</w:t>
      </w:r>
      <w:r w:rsidRPr="0048752A">
        <w:t>(3 Suppl):281-304.</w:t>
      </w:r>
    </w:p>
    <w:p w14:paraId="281AFD2B" w14:textId="77777777" w:rsidR="0084398D" w:rsidRPr="0048752A" w:rsidRDefault="0084398D" w:rsidP="0084398D">
      <w:pPr>
        <w:pStyle w:val="EndNoteBibliography"/>
        <w:ind w:left="720" w:hanging="720"/>
      </w:pPr>
      <w:r w:rsidRPr="0048752A">
        <w:t>17.</w:t>
      </w:r>
      <w:r w:rsidRPr="0048752A">
        <w:tab/>
        <w:t xml:space="preserve">Lee JJ, Fang PC, Yang IH, Chen CH, Lin PW, Lin SA, Kuo HK, Wu PC: </w:t>
      </w:r>
      <w:r w:rsidRPr="0048752A">
        <w:rPr>
          <w:b/>
        </w:rPr>
        <w:t>Prevention of myopia progression with 0.05% atropine solution</w:t>
      </w:r>
      <w:r w:rsidRPr="0048752A">
        <w:t xml:space="preserve">. </w:t>
      </w:r>
      <w:r w:rsidRPr="0048752A">
        <w:rPr>
          <w:i/>
        </w:rPr>
        <w:t xml:space="preserve">J Ocul Pharmacol Ther </w:t>
      </w:r>
      <w:r w:rsidRPr="0048752A">
        <w:t xml:space="preserve">2006, </w:t>
      </w:r>
      <w:r w:rsidRPr="0048752A">
        <w:rPr>
          <w:b/>
        </w:rPr>
        <w:t>22</w:t>
      </w:r>
      <w:r w:rsidRPr="0048752A">
        <w:t>(1):41-46.</w:t>
      </w:r>
    </w:p>
    <w:p w14:paraId="2E6F1631" w14:textId="77777777" w:rsidR="0084398D" w:rsidRPr="0048752A" w:rsidRDefault="0084398D" w:rsidP="0084398D">
      <w:pPr>
        <w:pStyle w:val="EndNoteBibliography"/>
        <w:ind w:left="720" w:hanging="720"/>
      </w:pPr>
      <w:r w:rsidRPr="0048752A">
        <w:t>18.</w:t>
      </w:r>
      <w:r w:rsidRPr="0048752A">
        <w:tab/>
        <w:t xml:space="preserve">Fan DS, Lam DS, Chan CK, Fan AH, Cheung EY, Rao SK: </w:t>
      </w:r>
      <w:r w:rsidRPr="0048752A">
        <w:rPr>
          <w:b/>
        </w:rPr>
        <w:t>Topical atropine in retarding myopic progression and axial length growth in children with moderate to severe myopia: a pilot study</w:t>
      </w:r>
      <w:r w:rsidRPr="0048752A">
        <w:t xml:space="preserve">. </w:t>
      </w:r>
      <w:r w:rsidRPr="0048752A">
        <w:rPr>
          <w:i/>
        </w:rPr>
        <w:t xml:space="preserve">Jpn J Ophthalmol </w:t>
      </w:r>
      <w:r w:rsidRPr="0048752A">
        <w:t xml:space="preserve">2007, </w:t>
      </w:r>
      <w:r w:rsidRPr="0048752A">
        <w:rPr>
          <w:b/>
        </w:rPr>
        <w:t>51</w:t>
      </w:r>
      <w:r w:rsidRPr="0048752A">
        <w:t>(1):27-33.</w:t>
      </w:r>
    </w:p>
    <w:p w14:paraId="76B318C9" w14:textId="77777777" w:rsidR="0084398D" w:rsidRPr="0048752A" w:rsidRDefault="0084398D" w:rsidP="0084398D">
      <w:pPr>
        <w:pStyle w:val="EndNoteBibliography"/>
        <w:ind w:left="720" w:hanging="720"/>
      </w:pPr>
      <w:r w:rsidRPr="0048752A">
        <w:t>19.</w:t>
      </w:r>
      <w:r w:rsidRPr="0048752A">
        <w:tab/>
        <w:t xml:space="preserve">Fang PC, Chung MY, Yu HJ, Wu PC: </w:t>
      </w:r>
      <w:r w:rsidRPr="0048752A">
        <w:rPr>
          <w:b/>
        </w:rPr>
        <w:t>Prevention of myopia onset with 0.025% atropine in premyopic children</w:t>
      </w:r>
      <w:r w:rsidRPr="0048752A">
        <w:t xml:space="preserve">. </w:t>
      </w:r>
      <w:r w:rsidRPr="0048752A">
        <w:rPr>
          <w:i/>
        </w:rPr>
        <w:t xml:space="preserve">J Ocul Pharmacol Ther </w:t>
      </w:r>
      <w:r w:rsidRPr="0048752A">
        <w:t xml:space="preserve">2010, </w:t>
      </w:r>
      <w:r w:rsidRPr="0048752A">
        <w:rPr>
          <w:b/>
        </w:rPr>
        <w:t>26</w:t>
      </w:r>
      <w:r w:rsidRPr="0048752A">
        <w:t>(4):341-345.</w:t>
      </w:r>
    </w:p>
    <w:p w14:paraId="4FCABFB2" w14:textId="77777777" w:rsidR="0084398D" w:rsidRPr="0048752A" w:rsidRDefault="0084398D" w:rsidP="0084398D">
      <w:pPr>
        <w:pStyle w:val="EndNoteBibliography"/>
        <w:ind w:left="720" w:hanging="720"/>
      </w:pPr>
      <w:r w:rsidRPr="0048752A">
        <w:t>20.</w:t>
      </w:r>
      <w:r w:rsidRPr="0048752A">
        <w:tab/>
        <w:t xml:space="preserve">Wu PC, Yang YH, Fang PC: </w:t>
      </w:r>
      <w:r w:rsidRPr="0048752A">
        <w:rPr>
          <w:b/>
        </w:rPr>
        <w:t>The long-term results of using low-concentration atropine eye drops for controlling myopia progression in schoolchildren</w:t>
      </w:r>
      <w:r w:rsidRPr="0048752A">
        <w:t xml:space="preserve">. </w:t>
      </w:r>
      <w:r w:rsidRPr="0048752A">
        <w:rPr>
          <w:i/>
        </w:rPr>
        <w:t xml:space="preserve">J Ocul Pharmacol Ther </w:t>
      </w:r>
      <w:r w:rsidRPr="0048752A">
        <w:t xml:space="preserve">2011, </w:t>
      </w:r>
      <w:r w:rsidRPr="0048752A">
        <w:rPr>
          <w:b/>
        </w:rPr>
        <w:t>27</w:t>
      </w:r>
      <w:r w:rsidRPr="0048752A">
        <w:t>(5):461-466.</w:t>
      </w:r>
    </w:p>
    <w:p w14:paraId="3028E010" w14:textId="77777777" w:rsidR="0084398D" w:rsidRPr="0048752A" w:rsidRDefault="0084398D" w:rsidP="0084398D">
      <w:pPr>
        <w:pStyle w:val="EndNoteBibliography"/>
        <w:ind w:left="720" w:hanging="720"/>
      </w:pPr>
      <w:r w:rsidRPr="0048752A">
        <w:t>21.</w:t>
      </w:r>
      <w:r w:rsidRPr="0048752A">
        <w:tab/>
        <w:t xml:space="preserve">Lin L, Lan W, Liao Y, Zhao F, Chen C, Yang Z: </w:t>
      </w:r>
      <w:r w:rsidRPr="0048752A">
        <w:rPr>
          <w:b/>
        </w:rPr>
        <w:t>Treatment outcomes of myopic anisometropia with 1% atropine: a pilot study</w:t>
      </w:r>
      <w:r w:rsidRPr="0048752A">
        <w:t xml:space="preserve">. </w:t>
      </w:r>
      <w:r w:rsidRPr="0048752A">
        <w:rPr>
          <w:i/>
        </w:rPr>
        <w:t xml:space="preserve">Optom Vis Sci </w:t>
      </w:r>
      <w:r w:rsidRPr="0048752A">
        <w:t xml:space="preserve">2013, </w:t>
      </w:r>
      <w:r w:rsidRPr="0048752A">
        <w:rPr>
          <w:b/>
        </w:rPr>
        <w:t>90</w:t>
      </w:r>
      <w:r w:rsidRPr="0048752A">
        <w:t>(12):1486-1492.</w:t>
      </w:r>
    </w:p>
    <w:p w14:paraId="2B289BD5" w14:textId="77777777" w:rsidR="0084398D" w:rsidRPr="0048752A" w:rsidRDefault="0084398D" w:rsidP="0084398D">
      <w:pPr>
        <w:pStyle w:val="EndNoteBibliography"/>
        <w:ind w:left="720" w:hanging="720"/>
      </w:pPr>
      <w:r w:rsidRPr="0048752A">
        <w:t>22.</w:t>
      </w:r>
      <w:r w:rsidRPr="0048752A">
        <w:tab/>
        <w:t xml:space="preserve">Clark TY, Clark RA: </w:t>
      </w:r>
      <w:r w:rsidRPr="0048752A">
        <w:rPr>
          <w:b/>
        </w:rPr>
        <w:t>Atropine 0.01% Eyedrops Significantly Reduce the Progression of Childhood Myopia</w:t>
      </w:r>
      <w:r w:rsidRPr="0048752A">
        <w:t xml:space="preserve">. </w:t>
      </w:r>
      <w:r w:rsidRPr="0048752A">
        <w:rPr>
          <w:i/>
        </w:rPr>
        <w:t xml:space="preserve">J Ocul Pharmacol Ther </w:t>
      </w:r>
      <w:r w:rsidRPr="0048752A">
        <w:t xml:space="preserve">2015, </w:t>
      </w:r>
      <w:r w:rsidRPr="0048752A">
        <w:rPr>
          <w:b/>
        </w:rPr>
        <w:t>31</w:t>
      </w:r>
      <w:r w:rsidRPr="0048752A">
        <w:t>(9):541-545.</w:t>
      </w:r>
    </w:p>
    <w:p w14:paraId="4FEF01EF" w14:textId="77777777" w:rsidR="0084398D" w:rsidRPr="0048752A" w:rsidRDefault="0084398D" w:rsidP="0084398D">
      <w:pPr>
        <w:pStyle w:val="EndNoteBibliography"/>
        <w:ind w:left="720" w:hanging="720"/>
      </w:pPr>
      <w:r w:rsidRPr="0048752A">
        <w:t>23.</w:t>
      </w:r>
      <w:r w:rsidRPr="0048752A">
        <w:tab/>
        <w:t xml:space="preserve">Lee CY, Sun CC, Lin YF, Lin KK: </w:t>
      </w:r>
      <w:r w:rsidRPr="0048752A">
        <w:rPr>
          <w:b/>
        </w:rPr>
        <w:t>Effects of topical atropine on intraocular pressure and myopia progression: a prospective comparative study</w:t>
      </w:r>
      <w:r w:rsidRPr="0048752A">
        <w:t xml:space="preserve">. </w:t>
      </w:r>
      <w:r w:rsidRPr="0048752A">
        <w:rPr>
          <w:i/>
        </w:rPr>
        <w:t xml:space="preserve">BMC Ophthalmol </w:t>
      </w:r>
      <w:r w:rsidRPr="0048752A">
        <w:t xml:space="preserve">2016, </w:t>
      </w:r>
      <w:r w:rsidRPr="0048752A">
        <w:rPr>
          <w:b/>
        </w:rPr>
        <w:t>16</w:t>
      </w:r>
      <w:r w:rsidRPr="0048752A">
        <w:t>:114.</w:t>
      </w:r>
    </w:p>
    <w:p w14:paraId="1F2A1993" w14:textId="77777777" w:rsidR="0084398D" w:rsidRPr="0048752A" w:rsidRDefault="0084398D" w:rsidP="0084398D">
      <w:pPr>
        <w:pStyle w:val="EndNoteBibliography"/>
        <w:ind w:left="720" w:hanging="720"/>
      </w:pPr>
      <w:r w:rsidRPr="0048752A">
        <w:t>24.</w:t>
      </w:r>
      <w:r w:rsidRPr="0048752A">
        <w:tab/>
        <w:t xml:space="preserve">Polling JR, Tan E, Driessen S, Loudon SE, Wong HL, van der Schans A, Tideman JWL, Klaver CCW: </w:t>
      </w:r>
      <w:r w:rsidRPr="0048752A">
        <w:rPr>
          <w:b/>
        </w:rPr>
        <w:t>A 3-year follow-up study of atropine treatment for progressive myopia in Europeans</w:t>
      </w:r>
      <w:r w:rsidRPr="0048752A">
        <w:t xml:space="preserve">. </w:t>
      </w:r>
      <w:r w:rsidRPr="0048752A">
        <w:rPr>
          <w:i/>
        </w:rPr>
        <w:t xml:space="preserve">Eye (Lond) </w:t>
      </w:r>
      <w:r w:rsidRPr="0048752A">
        <w:t xml:space="preserve">2020, </w:t>
      </w:r>
      <w:r w:rsidRPr="0048752A">
        <w:rPr>
          <w:b/>
        </w:rPr>
        <w:t>34</w:t>
      </w:r>
      <w:r w:rsidRPr="0048752A">
        <w:t>(11):2020-2028.</w:t>
      </w:r>
    </w:p>
    <w:p w14:paraId="2D23D786" w14:textId="77777777" w:rsidR="0084398D" w:rsidRPr="0048752A" w:rsidRDefault="0084398D" w:rsidP="0084398D">
      <w:pPr>
        <w:pStyle w:val="EndNoteBibliography"/>
        <w:ind w:left="720" w:hanging="720"/>
      </w:pPr>
      <w:r w:rsidRPr="0048752A">
        <w:t>25.</w:t>
      </w:r>
      <w:r w:rsidRPr="0048752A">
        <w:tab/>
        <w:t xml:space="preserve">Moon JS, Shin SY: </w:t>
      </w:r>
      <w:r w:rsidRPr="0048752A">
        <w:rPr>
          <w:b/>
        </w:rPr>
        <w:t>The diluted atropine for inhibition of myopia progression in Korean children</w:t>
      </w:r>
      <w:r w:rsidRPr="0048752A">
        <w:t xml:space="preserve">. </w:t>
      </w:r>
      <w:r w:rsidRPr="0048752A">
        <w:rPr>
          <w:i/>
        </w:rPr>
        <w:t xml:space="preserve">Int J Ophthalmol </w:t>
      </w:r>
      <w:r w:rsidRPr="0048752A">
        <w:t xml:space="preserve">2018, </w:t>
      </w:r>
      <w:r w:rsidRPr="0048752A">
        <w:rPr>
          <w:b/>
        </w:rPr>
        <w:t>11</w:t>
      </w:r>
      <w:r w:rsidRPr="0048752A">
        <w:t>(10):1657-1662.</w:t>
      </w:r>
    </w:p>
    <w:p w14:paraId="530FEF38" w14:textId="77777777" w:rsidR="0084398D" w:rsidRPr="0048752A" w:rsidRDefault="0084398D" w:rsidP="0084398D">
      <w:pPr>
        <w:pStyle w:val="EndNoteBibliography"/>
        <w:ind w:left="720" w:hanging="720"/>
      </w:pPr>
      <w:r w:rsidRPr="0048752A">
        <w:t>26.</w:t>
      </w:r>
      <w:r w:rsidRPr="0048752A">
        <w:tab/>
        <w:t xml:space="preserve">Larkin GL, Tahir A, Epley KD, Beauchamp CL, Tong JT, Clark RA: </w:t>
      </w:r>
      <w:r w:rsidRPr="0048752A">
        <w:rPr>
          <w:b/>
        </w:rPr>
        <w:t>Atropine 0.01% Eye Drops for Myopia Control in American Children: A Multiethnic Sample Across Three US Sites</w:t>
      </w:r>
      <w:r w:rsidRPr="0048752A">
        <w:t xml:space="preserve">. </w:t>
      </w:r>
      <w:r w:rsidRPr="0048752A">
        <w:rPr>
          <w:i/>
        </w:rPr>
        <w:t xml:space="preserve">Ophthalmol Ther </w:t>
      </w:r>
      <w:r w:rsidRPr="0048752A">
        <w:t xml:space="preserve">2019, </w:t>
      </w:r>
      <w:r w:rsidRPr="0048752A">
        <w:rPr>
          <w:b/>
        </w:rPr>
        <w:t>8</w:t>
      </w:r>
      <w:r w:rsidRPr="0048752A">
        <w:t>(4):589-598.</w:t>
      </w:r>
    </w:p>
    <w:p w14:paraId="25591262" w14:textId="77777777" w:rsidR="0084398D" w:rsidRPr="0048752A" w:rsidRDefault="0084398D" w:rsidP="0084398D">
      <w:pPr>
        <w:pStyle w:val="EndNoteBibliography"/>
        <w:ind w:left="720" w:hanging="720"/>
      </w:pPr>
      <w:r w:rsidRPr="0048752A">
        <w:t>27.</w:t>
      </w:r>
      <w:r w:rsidRPr="0048752A">
        <w:tab/>
        <w:t xml:space="preserve">Sacchi M, Serafino M, Villani E, Tagliabue E, Luccarelli S, Bonsignore F, Nucci P: </w:t>
      </w:r>
      <w:r w:rsidRPr="0048752A">
        <w:rPr>
          <w:b/>
        </w:rPr>
        <w:t>Efficacy of atropine 0.01% for the treatment of childhood myopia in European patients</w:t>
      </w:r>
      <w:r w:rsidRPr="0048752A">
        <w:t xml:space="preserve">. </w:t>
      </w:r>
      <w:r w:rsidRPr="0048752A">
        <w:rPr>
          <w:i/>
        </w:rPr>
        <w:t xml:space="preserve">Acta Ophthalmol </w:t>
      </w:r>
      <w:r w:rsidRPr="0048752A">
        <w:t xml:space="preserve">2019, </w:t>
      </w:r>
      <w:r w:rsidRPr="0048752A">
        <w:rPr>
          <w:b/>
        </w:rPr>
        <w:t>97</w:t>
      </w:r>
      <w:r w:rsidRPr="0048752A">
        <w:t>(8):e1136-e1140.</w:t>
      </w:r>
    </w:p>
    <w:p w14:paraId="652307AD" w14:textId="77777777" w:rsidR="0084398D" w:rsidRPr="0048752A" w:rsidRDefault="0084398D" w:rsidP="0084398D">
      <w:pPr>
        <w:pStyle w:val="EndNoteBibliography"/>
        <w:ind w:left="720" w:hanging="720"/>
      </w:pPr>
      <w:r w:rsidRPr="0048752A">
        <w:t>28.</w:t>
      </w:r>
      <w:r w:rsidRPr="0048752A">
        <w:tab/>
        <w:t xml:space="preserve">Fu A, Stapleton F, Wei L, Wang W, Zhao B, Watt K, Ji N, Lyu Y: </w:t>
      </w:r>
      <w:r w:rsidRPr="0048752A">
        <w:rPr>
          <w:b/>
        </w:rPr>
        <w:t>Effect of low-dose atropine on myopia progression, pupil diameter and accommodative amplitude: low-dose atropine and myopia progression</w:t>
      </w:r>
      <w:r w:rsidRPr="0048752A">
        <w:t xml:space="preserve">. </w:t>
      </w:r>
      <w:r w:rsidRPr="0048752A">
        <w:rPr>
          <w:i/>
        </w:rPr>
        <w:t xml:space="preserve">Br J Ophthalmol </w:t>
      </w:r>
      <w:r w:rsidRPr="0048752A">
        <w:t xml:space="preserve">2020, </w:t>
      </w:r>
      <w:r w:rsidRPr="0048752A">
        <w:rPr>
          <w:b/>
        </w:rPr>
        <w:t>104</w:t>
      </w:r>
      <w:r w:rsidRPr="0048752A">
        <w:t>(11):1535-1541.</w:t>
      </w:r>
    </w:p>
    <w:p w14:paraId="0BEA5C08" w14:textId="77777777" w:rsidR="0084398D" w:rsidRPr="0048752A" w:rsidRDefault="0084398D" w:rsidP="0084398D">
      <w:pPr>
        <w:pStyle w:val="EndNoteBibliography"/>
        <w:ind w:left="720" w:hanging="720"/>
      </w:pPr>
      <w:r w:rsidRPr="0048752A">
        <w:t>29.</w:t>
      </w:r>
      <w:r w:rsidRPr="0048752A">
        <w:tab/>
        <w:t>Liang CK, Ho TY, Li TC, Hsu WM, Li TM, Lee YC, Ho WJ, Cheng JT, Tzeng CY, Liu IT</w:t>
      </w:r>
      <w:r w:rsidRPr="0048752A">
        <w:rPr>
          <w:i/>
        </w:rPr>
        <w:t xml:space="preserve"> et al</w:t>
      </w:r>
      <w:r w:rsidRPr="0048752A">
        <w:t xml:space="preserve">: </w:t>
      </w:r>
      <w:r w:rsidRPr="0048752A">
        <w:rPr>
          <w:b/>
        </w:rPr>
        <w:t>A combined therapy using stimulating auricular acupoints enhances lower-level atropine eyedrops when used for myopia control in school-aged children evaluated by a pilot randomized controlled clinical trial</w:t>
      </w:r>
      <w:r w:rsidRPr="0048752A">
        <w:t xml:space="preserve">. </w:t>
      </w:r>
      <w:r w:rsidRPr="0048752A">
        <w:rPr>
          <w:i/>
        </w:rPr>
        <w:t xml:space="preserve">Complement Ther Med </w:t>
      </w:r>
      <w:r w:rsidRPr="0048752A">
        <w:t xml:space="preserve">2008, </w:t>
      </w:r>
      <w:r w:rsidRPr="0048752A">
        <w:rPr>
          <w:b/>
        </w:rPr>
        <w:lastRenderedPageBreak/>
        <w:t>16</w:t>
      </w:r>
      <w:r w:rsidRPr="0048752A">
        <w:t>(6):305-310.</w:t>
      </w:r>
    </w:p>
    <w:p w14:paraId="38D94CC3" w14:textId="77777777" w:rsidR="0084398D" w:rsidRPr="0048752A" w:rsidRDefault="0084398D" w:rsidP="0084398D">
      <w:pPr>
        <w:pStyle w:val="EndNoteBibliography"/>
        <w:ind w:left="720" w:hanging="720"/>
      </w:pPr>
      <w:r w:rsidRPr="0048752A">
        <w:t>30.</w:t>
      </w:r>
      <w:r w:rsidRPr="0048752A">
        <w:tab/>
        <w:t xml:space="preserve">Hsiao CK, Tsai MY, Chen HM: </w:t>
      </w:r>
      <w:r w:rsidRPr="0048752A">
        <w:rPr>
          <w:b/>
        </w:rPr>
        <w:t>Inference of nested variance components in a longitudinal myopia intervention trial</w:t>
      </w:r>
      <w:r w:rsidRPr="0048752A">
        <w:t xml:space="preserve">. </w:t>
      </w:r>
      <w:r w:rsidRPr="0048752A">
        <w:rPr>
          <w:i/>
        </w:rPr>
        <w:t xml:space="preserve">Stat Med </w:t>
      </w:r>
      <w:r w:rsidRPr="0048752A">
        <w:t xml:space="preserve">2005, </w:t>
      </w:r>
      <w:r w:rsidRPr="0048752A">
        <w:rPr>
          <w:b/>
        </w:rPr>
        <w:t>24</w:t>
      </w:r>
      <w:r w:rsidRPr="0048752A">
        <w:t>(21):3251-3267.</w:t>
      </w:r>
    </w:p>
    <w:p w14:paraId="0362B4FA" w14:textId="77777777" w:rsidR="0084398D" w:rsidRPr="0048752A" w:rsidRDefault="0084398D" w:rsidP="0084398D">
      <w:pPr>
        <w:pStyle w:val="EndNoteBibliography"/>
        <w:ind w:left="720" w:hanging="720"/>
      </w:pPr>
      <w:r w:rsidRPr="0048752A">
        <w:t>31.</w:t>
      </w:r>
      <w:r w:rsidRPr="0048752A">
        <w:tab/>
        <w:t xml:space="preserve">Shih YF, Hsiao CK, Chen CJ, Chang CW, Hung PT, Lin LL: </w:t>
      </w:r>
      <w:r w:rsidRPr="0048752A">
        <w:rPr>
          <w:b/>
        </w:rPr>
        <w:t>An intervention trial on efficacy of atropine and multi-focal glasses in controlling myopic progression</w:t>
      </w:r>
      <w:r w:rsidRPr="0048752A">
        <w:t xml:space="preserve">. </w:t>
      </w:r>
      <w:r w:rsidRPr="0048752A">
        <w:rPr>
          <w:i/>
        </w:rPr>
        <w:t xml:space="preserve">Acta Ophthalmol Scand </w:t>
      </w:r>
      <w:r w:rsidRPr="0048752A">
        <w:t xml:space="preserve">2001, </w:t>
      </w:r>
      <w:r w:rsidRPr="0048752A">
        <w:rPr>
          <w:b/>
        </w:rPr>
        <w:t>79</w:t>
      </w:r>
      <w:r w:rsidRPr="0048752A">
        <w:t>(3):233-236.</w:t>
      </w:r>
    </w:p>
    <w:p w14:paraId="7CC59004" w14:textId="77777777" w:rsidR="0084398D" w:rsidRPr="0048752A" w:rsidRDefault="0084398D" w:rsidP="0084398D">
      <w:pPr>
        <w:pStyle w:val="EndNoteBibliography"/>
        <w:ind w:left="720" w:hanging="720"/>
      </w:pPr>
      <w:r w:rsidRPr="0048752A">
        <w:t>32.</w:t>
      </w:r>
      <w:r w:rsidRPr="0048752A">
        <w:tab/>
        <w:t xml:space="preserve">Brodstein RS, Brodstein DE, Olson RJ, Hunt SC, Williams RR: </w:t>
      </w:r>
      <w:r w:rsidRPr="0048752A">
        <w:rPr>
          <w:b/>
        </w:rPr>
        <w:t>The treatment of myopia with atropine and bifocals. A long-term prospective study</w:t>
      </w:r>
      <w:r w:rsidRPr="0048752A">
        <w:t xml:space="preserve">. </w:t>
      </w:r>
      <w:r w:rsidRPr="0048752A">
        <w:rPr>
          <w:i/>
        </w:rPr>
        <w:t xml:space="preserve">Ophthalmology </w:t>
      </w:r>
      <w:r w:rsidRPr="0048752A">
        <w:t xml:space="preserve">1984, </w:t>
      </w:r>
      <w:r w:rsidRPr="0048752A">
        <w:rPr>
          <w:b/>
        </w:rPr>
        <w:t>91</w:t>
      </w:r>
      <w:r w:rsidRPr="0048752A">
        <w:t>(11):1373-1379.</w:t>
      </w:r>
    </w:p>
    <w:p w14:paraId="4232E84F" w14:textId="77777777" w:rsidR="0084398D" w:rsidRPr="0048752A" w:rsidRDefault="0084398D" w:rsidP="0084398D">
      <w:pPr>
        <w:pStyle w:val="EndNoteBibliography"/>
        <w:ind w:left="720" w:hanging="720"/>
      </w:pPr>
      <w:r w:rsidRPr="0048752A">
        <w:t>33.</w:t>
      </w:r>
      <w:r w:rsidRPr="0048752A">
        <w:tab/>
        <w:t xml:space="preserve">Diaz-Llopis M, Pinazo-Durán MD: </w:t>
      </w:r>
      <w:r w:rsidRPr="0048752A">
        <w:rPr>
          <w:b/>
        </w:rPr>
        <w:t>Superdiluted atropine at 0.01% reduces progression in children and adolescents. A 5 year study of safety and effectiveness</w:t>
      </w:r>
      <w:r w:rsidRPr="0048752A">
        <w:t xml:space="preserve">. </w:t>
      </w:r>
      <w:r w:rsidRPr="0048752A">
        <w:rPr>
          <w:i/>
        </w:rPr>
        <w:t xml:space="preserve">Arch Soc Esp Oftalmol (Engl Ed) </w:t>
      </w:r>
      <w:r w:rsidRPr="0048752A">
        <w:t xml:space="preserve">2018, </w:t>
      </w:r>
      <w:r w:rsidRPr="0048752A">
        <w:rPr>
          <w:b/>
        </w:rPr>
        <w:t>93</w:t>
      </w:r>
      <w:r w:rsidRPr="0048752A">
        <w:t>(4):182-185.</w:t>
      </w:r>
    </w:p>
    <w:p w14:paraId="3606E61B" w14:textId="77777777" w:rsidR="0084398D" w:rsidRPr="0048752A" w:rsidRDefault="0084398D" w:rsidP="0084398D">
      <w:pPr>
        <w:pStyle w:val="EndNoteBibliography"/>
        <w:ind w:left="720" w:hanging="720"/>
      </w:pPr>
      <w:r w:rsidRPr="0048752A">
        <w:t>34.</w:t>
      </w:r>
      <w:r w:rsidRPr="0048752A">
        <w:tab/>
        <w:t xml:space="preserve">Kumaran A, Htoon HM, Tan D, Chia A: </w:t>
      </w:r>
      <w:r w:rsidRPr="0048752A">
        <w:rPr>
          <w:b/>
        </w:rPr>
        <w:t>Analysis of Changes in Refraction and Biometry of Atropine- and Placebo-Treated Eyes</w:t>
      </w:r>
      <w:r w:rsidRPr="0048752A">
        <w:t xml:space="preserve">. </w:t>
      </w:r>
      <w:r w:rsidRPr="0048752A">
        <w:rPr>
          <w:i/>
        </w:rPr>
        <w:t xml:space="preserve">Invest Ophthalmol Vis Sci </w:t>
      </w:r>
      <w:r w:rsidRPr="0048752A">
        <w:t xml:space="preserve">2015, </w:t>
      </w:r>
      <w:r w:rsidRPr="0048752A">
        <w:rPr>
          <w:b/>
        </w:rPr>
        <w:t>56</w:t>
      </w:r>
      <w:r w:rsidRPr="0048752A">
        <w:t>(9):5650-5655.</w:t>
      </w:r>
    </w:p>
    <w:p w14:paraId="41B6779E" w14:textId="77777777" w:rsidR="0084398D" w:rsidRPr="0048752A" w:rsidRDefault="0084398D" w:rsidP="0084398D">
      <w:pPr>
        <w:pStyle w:val="EndNoteBibliography"/>
        <w:ind w:left="720" w:hanging="720"/>
      </w:pPr>
      <w:r w:rsidRPr="0048752A">
        <w:t>35.</w:t>
      </w:r>
      <w:r w:rsidRPr="0048752A">
        <w:tab/>
        <w:t xml:space="preserve">Tan Q, Ng AL, Choy BN, Cheng GP, Woo VC, Cho P: </w:t>
      </w:r>
      <w:r w:rsidRPr="0048752A">
        <w:rPr>
          <w:b/>
        </w:rPr>
        <w:t>One-year results of 0.01% atropine with orthokeratology (AOK) study: a randomised clinical trial</w:t>
      </w:r>
      <w:r w:rsidRPr="0048752A">
        <w:t xml:space="preserve">. </w:t>
      </w:r>
      <w:r w:rsidRPr="0048752A">
        <w:rPr>
          <w:i/>
        </w:rPr>
        <w:t xml:space="preserve">Ophthalmic Physiol Opt </w:t>
      </w:r>
      <w:r w:rsidRPr="0048752A">
        <w:t xml:space="preserve">2020, </w:t>
      </w:r>
      <w:r w:rsidRPr="0048752A">
        <w:rPr>
          <w:b/>
        </w:rPr>
        <w:t>40</w:t>
      </w:r>
      <w:r w:rsidRPr="0048752A">
        <w:t>(5):557-566.</w:t>
      </w:r>
    </w:p>
    <w:p w14:paraId="1017D220" w14:textId="77777777" w:rsidR="0084398D" w:rsidRPr="0048752A" w:rsidRDefault="0084398D" w:rsidP="0084398D">
      <w:pPr>
        <w:pStyle w:val="EndNoteBibliography"/>
        <w:ind w:left="720" w:hanging="720"/>
      </w:pPr>
      <w:r w:rsidRPr="0048752A">
        <w:t>36.</w:t>
      </w:r>
      <w:r w:rsidRPr="0048752A">
        <w:tab/>
        <w:t xml:space="preserve">Tang W: </w:t>
      </w:r>
      <w:r w:rsidRPr="0048752A">
        <w:rPr>
          <w:b/>
        </w:rPr>
        <w:t>Clinical observation of low-dose Atropine combined with orthokeratology in the treatment of myopia</w:t>
      </w:r>
      <w:r w:rsidRPr="0048752A">
        <w:t xml:space="preserve">. </w:t>
      </w:r>
      <w:r w:rsidRPr="0048752A">
        <w:rPr>
          <w:i/>
        </w:rPr>
        <w:t xml:space="preserve">International Eye Science </w:t>
      </w:r>
      <w:r w:rsidRPr="0048752A">
        <w:t xml:space="preserve">2020, </w:t>
      </w:r>
      <w:r w:rsidRPr="0048752A">
        <w:rPr>
          <w:b/>
        </w:rPr>
        <w:t>(12): 1044-1047</w:t>
      </w:r>
      <w:r w:rsidRPr="0048752A">
        <w:t>.</w:t>
      </w:r>
    </w:p>
    <w:p w14:paraId="7CE4D469" w14:textId="77777777" w:rsidR="0084398D" w:rsidRPr="0048752A" w:rsidRDefault="0084398D" w:rsidP="0084398D">
      <w:pPr>
        <w:pStyle w:val="EndNoteBibliography"/>
        <w:ind w:left="720" w:hanging="720"/>
      </w:pPr>
      <w:r w:rsidRPr="0048752A">
        <w:t>37.</w:t>
      </w:r>
      <w:r w:rsidRPr="0048752A">
        <w:tab/>
        <w:t xml:space="preserve">Tong L, Huang XL, Koh AL, Zhang X, Tan DT, Chua WH: </w:t>
      </w:r>
      <w:r w:rsidRPr="0048752A">
        <w:rPr>
          <w:b/>
        </w:rPr>
        <w:t>Atropine for the treatment of childhood myopia: effect on myopia progression after cessation of atropine</w:t>
      </w:r>
      <w:r w:rsidRPr="0048752A">
        <w:t xml:space="preserve">. </w:t>
      </w:r>
      <w:r w:rsidRPr="0048752A">
        <w:rPr>
          <w:i/>
        </w:rPr>
        <w:t xml:space="preserve">Ophthalmology </w:t>
      </w:r>
      <w:r w:rsidRPr="0048752A">
        <w:t xml:space="preserve">2009, </w:t>
      </w:r>
      <w:r w:rsidRPr="0048752A">
        <w:rPr>
          <w:b/>
        </w:rPr>
        <w:t>116</w:t>
      </w:r>
      <w:r w:rsidRPr="0048752A">
        <w:t>(3):572-579.</w:t>
      </w:r>
    </w:p>
    <w:p w14:paraId="71B5C896" w14:textId="77777777" w:rsidR="0084398D" w:rsidRPr="0048752A" w:rsidRDefault="0084398D" w:rsidP="0084398D">
      <w:pPr>
        <w:pStyle w:val="EndNoteBibliography"/>
        <w:ind w:left="720" w:hanging="720"/>
      </w:pPr>
      <w:r w:rsidRPr="0048752A">
        <w:t>38.</w:t>
      </w:r>
      <w:r w:rsidRPr="0048752A">
        <w:tab/>
        <w:t xml:space="preserve">Zhao Q, Hao Q: </w:t>
      </w:r>
      <w:r w:rsidRPr="0048752A">
        <w:rPr>
          <w:b/>
        </w:rPr>
        <w:t>Clinical efficacy of 0.01% atropine in retarding the progression of myopia in children</w:t>
      </w:r>
      <w:r w:rsidRPr="0048752A">
        <w:t xml:space="preserve">. </w:t>
      </w:r>
      <w:r w:rsidRPr="0048752A">
        <w:rPr>
          <w:i/>
        </w:rPr>
        <w:t xml:space="preserve">Int Ophthalmol </w:t>
      </w:r>
      <w:r w:rsidRPr="0048752A">
        <w:t xml:space="preserve">2021, </w:t>
      </w:r>
      <w:r w:rsidRPr="0048752A">
        <w:rPr>
          <w:b/>
        </w:rPr>
        <w:t>41</w:t>
      </w:r>
      <w:r w:rsidRPr="0048752A">
        <w:t>(3):1011-1017.</w:t>
      </w:r>
    </w:p>
    <w:p w14:paraId="65DD19DA" w14:textId="77777777" w:rsidR="0084398D" w:rsidRPr="0048752A" w:rsidRDefault="0084398D" w:rsidP="0084398D">
      <w:pPr>
        <w:pStyle w:val="EndNoteBibliography"/>
        <w:ind w:left="720" w:hanging="720"/>
      </w:pPr>
      <w:r w:rsidRPr="0048752A">
        <w:t>39.</w:t>
      </w:r>
      <w:r w:rsidRPr="0048752A">
        <w:tab/>
        <w:t xml:space="preserve">Lin HJ, Wan L, Tsai FJ, Tsai YY, Chen LA, Tsai AL, Huang YC: </w:t>
      </w:r>
      <w:r w:rsidRPr="0048752A">
        <w:rPr>
          <w:b/>
        </w:rPr>
        <w:t>Overnight orthokeratology is comparable with atropine in controlling myopia</w:t>
      </w:r>
      <w:r w:rsidRPr="0048752A">
        <w:t xml:space="preserve">. </w:t>
      </w:r>
      <w:r w:rsidRPr="0048752A">
        <w:rPr>
          <w:i/>
        </w:rPr>
        <w:t xml:space="preserve">BMC Ophthalmol </w:t>
      </w:r>
      <w:r w:rsidRPr="0048752A">
        <w:t xml:space="preserve">2014, </w:t>
      </w:r>
      <w:r w:rsidRPr="0048752A">
        <w:rPr>
          <w:b/>
        </w:rPr>
        <w:t>14</w:t>
      </w:r>
      <w:r w:rsidRPr="0048752A">
        <w:t>:40.</w:t>
      </w:r>
    </w:p>
    <w:p w14:paraId="6E35A7AB" w14:textId="77777777" w:rsidR="0084398D" w:rsidRPr="0048752A" w:rsidRDefault="0084398D" w:rsidP="0084398D">
      <w:pPr>
        <w:pStyle w:val="EndNoteBibliography"/>
        <w:ind w:left="720" w:hanging="720"/>
      </w:pPr>
      <w:r w:rsidRPr="0048752A">
        <w:t>40.</w:t>
      </w:r>
      <w:r w:rsidRPr="0048752A">
        <w:tab/>
        <w:t xml:space="preserve">Chen Z, Huang S, Zhou J, Xiaomei Q, Zhou X, Xue F: </w:t>
      </w:r>
      <w:r w:rsidRPr="0048752A">
        <w:rPr>
          <w:b/>
        </w:rPr>
        <w:t>Adjunctive effect of orthokeratology and low dose atropine on axial elongation in fast-progressing myopic children-A preliminary retrospective study</w:t>
      </w:r>
      <w:r w:rsidRPr="0048752A">
        <w:t xml:space="preserve">. </w:t>
      </w:r>
      <w:r w:rsidRPr="0048752A">
        <w:rPr>
          <w:i/>
        </w:rPr>
        <w:t xml:space="preserve">Cont Lens Anterior Eye </w:t>
      </w:r>
      <w:r w:rsidRPr="0048752A">
        <w:t xml:space="preserve">2019, </w:t>
      </w:r>
      <w:r w:rsidRPr="0048752A">
        <w:rPr>
          <w:b/>
        </w:rPr>
        <w:t>42</w:t>
      </w:r>
      <w:r w:rsidRPr="0048752A">
        <w:t>(4):439-442.</w:t>
      </w:r>
    </w:p>
    <w:p w14:paraId="1B6E4568" w14:textId="77777777" w:rsidR="0084398D" w:rsidRPr="0048752A" w:rsidRDefault="0084398D" w:rsidP="0084398D">
      <w:pPr>
        <w:pStyle w:val="EndNoteBibliography"/>
        <w:ind w:left="720" w:hanging="720"/>
      </w:pPr>
      <w:r w:rsidRPr="0048752A">
        <w:t>41.</w:t>
      </w:r>
      <w:r w:rsidRPr="0048752A">
        <w:tab/>
        <w:t xml:space="preserve">Wan L, Wei CC, Chen CS, Chang CY, Lin CJ, Chen JJ, Tien PT, Lin HJ: </w:t>
      </w:r>
      <w:r w:rsidRPr="0048752A">
        <w:rPr>
          <w:b/>
        </w:rPr>
        <w:t>The Synergistic Effects of Orthokeratology and Atropine in Slowing the Progression of Myopia</w:t>
      </w:r>
      <w:r w:rsidRPr="0048752A">
        <w:t xml:space="preserve">. </w:t>
      </w:r>
      <w:r w:rsidRPr="0048752A">
        <w:rPr>
          <w:i/>
        </w:rPr>
        <w:t xml:space="preserve">J Clin Med </w:t>
      </w:r>
      <w:r w:rsidRPr="0048752A">
        <w:t xml:space="preserve">2018, </w:t>
      </w:r>
      <w:r w:rsidRPr="0048752A">
        <w:rPr>
          <w:b/>
        </w:rPr>
        <w:t>7</w:t>
      </w:r>
      <w:r w:rsidRPr="0048752A">
        <w:t>(9).</w:t>
      </w:r>
    </w:p>
    <w:p w14:paraId="70696B0A" w14:textId="77777777" w:rsidR="0084398D" w:rsidRPr="0048752A" w:rsidRDefault="0084398D" w:rsidP="0084398D">
      <w:pPr>
        <w:pStyle w:val="EndNoteBibliography"/>
        <w:ind w:left="720" w:hanging="720"/>
      </w:pPr>
      <w:r w:rsidRPr="0048752A">
        <w:t>42.</w:t>
      </w:r>
      <w:r w:rsidRPr="0048752A">
        <w:tab/>
        <w:t xml:space="preserve">Tan Q, Ng AL, Cheng GP, Woo VC, Cho P: </w:t>
      </w:r>
      <w:r w:rsidRPr="0048752A">
        <w:rPr>
          <w:b/>
        </w:rPr>
        <w:t>Combined Atropine with Orthokeratology for Myopia Control: Study Design and Preliminary Results</w:t>
      </w:r>
      <w:r w:rsidRPr="0048752A">
        <w:t xml:space="preserve">. </w:t>
      </w:r>
      <w:r w:rsidRPr="0048752A">
        <w:rPr>
          <w:i/>
        </w:rPr>
        <w:t xml:space="preserve">Curr Eye Res </w:t>
      </w:r>
      <w:r w:rsidRPr="0048752A">
        <w:t xml:space="preserve">2019, </w:t>
      </w:r>
      <w:r w:rsidRPr="0048752A">
        <w:rPr>
          <w:b/>
        </w:rPr>
        <w:t>44</w:t>
      </w:r>
      <w:r w:rsidRPr="0048752A">
        <w:t>(6):671-678.</w:t>
      </w:r>
    </w:p>
    <w:p w14:paraId="173C4AAF" w14:textId="77777777" w:rsidR="0084398D" w:rsidRPr="0048752A" w:rsidRDefault="0084398D" w:rsidP="0084398D">
      <w:pPr>
        <w:pStyle w:val="EndNoteBibliography"/>
        <w:ind w:left="720" w:hanging="720"/>
      </w:pPr>
      <w:r w:rsidRPr="0048752A">
        <w:t>43.</w:t>
      </w:r>
      <w:r w:rsidRPr="0048752A">
        <w:tab/>
        <w:t xml:space="preserve">Kinoshita N, Konno Y, Hamada N, Kanda Y, Shimmura-Tomita M, Kakehashi A: </w:t>
      </w:r>
      <w:r w:rsidRPr="0048752A">
        <w:rPr>
          <w:b/>
        </w:rPr>
        <w:t>Additive effects of orthokeratology and atropine 0.01% ophthalmic solution in slowing axial elongation in children with myopia: first year results</w:t>
      </w:r>
      <w:r w:rsidRPr="0048752A">
        <w:t xml:space="preserve">. </w:t>
      </w:r>
      <w:r w:rsidRPr="0048752A">
        <w:rPr>
          <w:i/>
        </w:rPr>
        <w:t xml:space="preserve">Jpn J Ophthalmol </w:t>
      </w:r>
      <w:r w:rsidRPr="0048752A">
        <w:t xml:space="preserve">2018, </w:t>
      </w:r>
      <w:r w:rsidRPr="0048752A">
        <w:rPr>
          <w:b/>
        </w:rPr>
        <w:t>62</w:t>
      </w:r>
      <w:r w:rsidRPr="0048752A">
        <w:t>(5):544-553.</w:t>
      </w:r>
    </w:p>
    <w:p w14:paraId="7F09CC59" w14:textId="77777777" w:rsidR="0084398D" w:rsidRPr="0048752A" w:rsidRDefault="0084398D" w:rsidP="0084398D">
      <w:pPr>
        <w:pStyle w:val="EndNoteBibliography"/>
        <w:ind w:left="720" w:hanging="720"/>
      </w:pPr>
      <w:r w:rsidRPr="0048752A">
        <w:t>44.</w:t>
      </w:r>
      <w:r w:rsidRPr="0048752A">
        <w:tab/>
        <w:t xml:space="preserve">Vincent SJ, Tan Q, Ng ALK, Cheng GPM, Woo VCP, Cho P: </w:t>
      </w:r>
      <w:r w:rsidRPr="0048752A">
        <w:rPr>
          <w:b/>
        </w:rPr>
        <w:t>Higher order aberrations and axial elongation in combined 0.01% atropine with orthokeratology for myopia control</w:t>
      </w:r>
      <w:r w:rsidRPr="0048752A">
        <w:t xml:space="preserve">. </w:t>
      </w:r>
      <w:r w:rsidRPr="0048752A">
        <w:rPr>
          <w:i/>
        </w:rPr>
        <w:t xml:space="preserve">Ophthalmic Physiol Opt </w:t>
      </w:r>
      <w:r w:rsidRPr="0048752A">
        <w:t xml:space="preserve">2020, </w:t>
      </w:r>
      <w:r w:rsidRPr="0048752A">
        <w:rPr>
          <w:b/>
        </w:rPr>
        <w:t>40</w:t>
      </w:r>
      <w:r w:rsidRPr="0048752A">
        <w:t>(6):728-737.</w:t>
      </w:r>
    </w:p>
    <w:p w14:paraId="35F17C0D" w14:textId="77777777" w:rsidR="0084398D" w:rsidRPr="0048752A" w:rsidRDefault="0084398D" w:rsidP="0084398D">
      <w:pPr>
        <w:pStyle w:val="EndNoteBibliography"/>
        <w:ind w:left="720" w:hanging="720"/>
      </w:pPr>
      <w:r w:rsidRPr="0048752A">
        <w:lastRenderedPageBreak/>
        <w:t>45.</w:t>
      </w:r>
      <w:r w:rsidRPr="0048752A">
        <w:tab/>
        <w:t xml:space="preserve">Kinoshita N, Konno Y, Hamada N, Kanda Y, Shimmura-Tomita M, Kaburaki T, Kakehashi A: </w:t>
      </w:r>
      <w:r w:rsidRPr="0048752A">
        <w:rPr>
          <w:b/>
        </w:rPr>
        <w:t>Efficacy of combined orthokeratology and 0.01% atropine solution for slowing axial elongation in children with myopia: a 2-year randomised trial</w:t>
      </w:r>
      <w:r w:rsidRPr="0048752A">
        <w:t xml:space="preserve">. </w:t>
      </w:r>
      <w:r w:rsidRPr="0048752A">
        <w:rPr>
          <w:i/>
        </w:rPr>
        <w:t xml:space="preserve">Sci Rep </w:t>
      </w:r>
      <w:r w:rsidRPr="0048752A">
        <w:t xml:space="preserve">2020, </w:t>
      </w:r>
      <w:r w:rsidRPr="0048752A">
        <w:rPr>
          <w:b/>
        </w:rPr>
        <w:t>10</w:t>
      </w:r>
      <w:r w:rsidRPr="0048752A">
        <w:t>(1):12750.</w:t>
      </w:r>
    </w:p>
    <w:p w14:paraId="0C30D32C" w14:textId="77777777" w:rsidR="0084398D" w:rsidRPr="0048752A" w:rsidRDefault="0084398D" w:rsidP="0084398D">
      <w:pPr>
        <w:pStyle w:val="EndNoteBibliography"/>
        <w:ind w:left="720" w:hanging="720"/>
      </w:pPr>
      <w:r w:rsidRPr="0048752A">
        <w:t>46.</w:t>
      </w:r>
      <w:r w:rsidRPr="0048752A">
        <w:tab/>
        <w:t xml:space="preserve">Zhao W, Li Z, Hu Y, Jiang J, Long W, Cui D, Chen W, Yang X: </w:t>
      </w:r>
      <w:r w:rsidRPr="0048752A">
        <w:rPr>
          <w:b/>
        </w:rPr>
        <w:t>Short-term effects of atropine combined with orthokeratology (ACO) on choroidal thickness</w:t>
      </w:r>
      <w:r w:rsidRPr="0048752A">
        <w:t xml:space="preserve">. </w:t>
      </w:r>
      <w:r w:rsidRPr="0048752A">
        <w:rPr>
          <w:i/>
        </w:rPr>
        <w:t xml:space="preserve">Cont Lens Anterior Eye </w:t>
      </w:r>
      <w:r w:rsidRPr="0048752A">
        <w:t xml:space="preserve">2021, </w:t>
      </w:r>
      <w:r w:rsidRPr="0048752A">
        <w:rPr>
          <w:b/>
        </w:rPr>
        <w:t>44</w:t>
      </w:r>
      <w:r w:rsidRPr="0048752A">
        <w:t>(3):101348.</w:t>
      </w:r>
    </w:p>
    <w:p w14:paraId="4821E74C" w14:textId="77777777" w:rsidR="0084398D" w:rsidRPr="0048752A" w:rsidRDefault="0084398D" w:rsidP="0084398D">
      <w:pPr>
        <w:pStyle w:val="EndNoteBibliography"/>
        <w:ind w:left="720" w:hanging="720"/>
      </w:pPr>
      <w:r w:rsidRPr="0048752A">
        <w:t>47.</w:t>
      </w:r>
      <w:r w:rsidRPr="0048752A">
        <w:tab/>
        <w:t xml:space="preserve">Luo Y: </w:t>
      </w:r>
      <w:r w:rsidRPr="0048752A">
        <w:rPr>
          <w:b/>
        </w:rPr>
        <w:t>Clinical observation of orthokeratology combined with 0.01% Atropine for controlling low to moderate myopia in adolescents</w:t>
      </w:r>
      <w:r w:rsidRPr="0048752A">
        <w:t xml:space="preserve">. </w:t>
      </w:r>
      <w:r w:rsidRPr="0048752A">
        <w:rPr>
          <w:i/>
        </w:rPr>
        <w:t xml:space="preserve">International Eye Science </w:t>
      </w:r>
      <w:r w:rsidRPr="0048752A">
        <w:t xml:space="preserve">2021, </w:t>
      </w:r>
      <w:r w:rsidRPr="0048752A">
        <w:rPr>
          <w:b/>
        </w:rPr>
        <w:t>(12): 47-52</w:t>
      </w:r>
      <w:r w:rsidRPr="0048752A">
        <w:t>.</w:t>
      </w:r>
    </w:p>
    <w:p w14:paraId="57B31DCF" w14:textId="77777777" w:rsidR="0084398D" w:rsidRPr="0048752A" w:rsidRDefault="0084398D" w:rsidP="0084398D">
      <w:pPr>
        <w:pStyle w:val="EndNoteBibliography"/>
        <w:ind w:left="720" w:hanging="720"/>
      </w:pPr>
      <w:r w:rsidRPr="0048752A">
        <w:t>48.</w:t>
      </w:r>
      <w:r w:rsidRPr="0048752A">
        <w:tab/>
        <w:t xml:space="preserve">Zhou H, Zhao G, Li Y: </w:t>
      </w:r>
      <w:r w:rsidRPr="0048752A">
        <w:rPr>
          <w:b/>
        </w:rPr>
        <w:t>Adjunctive effects of orthokeratology and atropine 0.01% eye drops on slowing the progression of myopia</w:t>
      </w:r>
      <w:r w:rsidRPr="0048752A">
        <w:t xml:space="preserve">. </w:t>
      </w:r>
      <w:r w:rsidRPr="0048752A">
        <w:rPr>
          <w:i/>
        </w:rPr>
        <w:t xml:space="preserve">Clin Exp Optom </w:t>
      </w:r>
      <w:r w:rsidRPr="0048752A">
        <w:t xml:space="preserve">2022, </w:t>
      </w:r>
      <w:r w:rsidRPr="0048752A">
        <w:rPr>
          <w:b/>
        </w:rPr>
        <w:t>105</w:t>
      </w:r>
      <w:r w:rsidRPr="0048752A">
        <w:t>(5):520-526.</w:t>
      </w:r>
    </w:p>
    <w:p w14:paraId="0D8B67D1" w14:textId="77777777" w:rsidR="0084398D" w:rsidRPr="0048752A" w:rsidRDefault="0084398D" w:rsidP="0084398D">
      <w:pPr>
        <w:pStyle w:val="EndNoteBibliography"/>
        <w:ind w:left="720" w:hanging="720"/>
      </w:pPr>
      <w:r w:rsidRPr="0048752A">
        <w:t>49.</w:t>
      </w:r>
      <w:r w:rsidRPr="0048752A">
        <w:tab/>
        <w:t xml:space="preserve">Chen Z, Zhou J, Xue F, Qu X, Zhou X: </w:t>
      </w:r>
      <w:r w:rsidRPr="0048752A">
        <w:rPr>
          <w:b/>
        </w:rPr>
        <w:t>Two-year add-on effect of using low concentration atropine in poor responders of orthokeratology in myopic children</w:t>
      </w:r>
      <w:r w:rsidRPr="0048752A">
        <w:t xml:space="preserve">. </w:t>
      </w:r>
      <w:r w:rsidRPr="0048752A">
        <w:rPr>
          <w:i/>
        </w:rPr>
        <w:t xml:space="preserve">Br J Ophthalmol </w:t>
      </w:r>
      <w:r w:rsidRPr="0048752A">
        <w:t xml:space="preserve">2022, </w:t>
      </w:r>
      <w:r w:rsidRPr="0048752A">
        <w:rPr>
          <w:b/>
        </w:rPr>
        <w:t>106</w:t>
      </w:r>
      <w:r w:rsidRPr="0048752A">
        <w:t>(8):1069-1072.</w:t>
      </w:r>
    </w:p>
    <w:p w14:paraId="381A79B2" w14:textId="77777777" w:rsidR="0084398D" w:rsidRPr="0048752A" w:rsidRDefault="0084398D" w:rsidP="0084398D">
      <w:pPr>
        <w:pStyle w:val="EndNoteBibliography"/>
        <w:ind w:left="720" w:hanging="720"/>
      </w:pPr>
      <w:r w:rsidRPr="0048752A">
        <w:t>50.</w:t>
      </w:r>
      <w:r w:rsidRPr="0048752A">
        <w:tab/>
        <w:t xml:space="preserve">Shi Y: </w:t>
      </w:r>
      <w:r w:rsidRPr="0048752A">
        <w:rPr>
          <w:b/>
        </w:rPr>
        <w:t>Effect of orthokeratology lens combined with 0.01% atropine on juvenile myopia</w:t>
      </w:r>
      <w:r w:rsidRPr="0048752A">
        <w:t xml:space="preserve">. </w:t>
      </w:r>
      <w:r w:rsidRPr="0048752A">
        <w:rPr>
          <w:i/>
        </w:rPr>
        <w:t xml:space="preserve">Journal of Chinese Practical Diagnosis and Therapy </w:t>
      </w:r>
      <w:r w:rsidRPr="0048752A">
        <w:t xml:space="preserve">2017, </w:t>
      </w:r>
      <w:r w:rsidRPr="0048752A">
        <w:rPr>
          <w:b/>
        </w:rPr>
        <w:t>31(11),1102-1103</w:t>
      </w:r>
      <w:r w:rsidRPr="0048752A">
        <w:t>.</w:t>
      </w:r>
    </w:p>
    <w:p w14:paraId="6ABB610D" w14:textId="77777777" w:rsidR="0084398D" w:rsidRPr="0048752A" w:rsidRDefault="0084398D" w:rsidP="0084398D">
      <w:pPr>
        <w:pStyle w:val="EndNoteBibliography"/>
        <w:ind w:left="720" w:hanging="720"/>
      </w:pPr>
      <w:r w:rsidRPr="0048752A">
        <w:t>51.</w:t>
      </w:r>
      <w:r w:rsidRPr="0048752A">
        <w:tab/>
        <w:t xml:space="preserve">Hao Q, Zhao Q: </w:t>
      </w:r>
      <w:r w:rsidRPr="0048752A">
        <w:rPr>
          <w:b/>
        </w:rPr>
        <w:t>Changes in subfoveal choroidal thickness in myopic children with 0.01% atropine, orthokeratology, or their combination</w:t>
      </w:r>
      <w:r w:rsidRPr="0048752A">
        <w:t xml:space="preserve">. </w:t>
      </w:r>
      <w:r w:rsidRPr="0048752A">
        <w:rPr>
          <w:i/>
        </w:rPr>
        <w:t xml:space="preserve">Int Ophthalmol </w:t>
      </w:r>
      <w:r w:rsidRPr="0048752A">
        <w:t xml:space="preserve">2021, </w:t>
      </w:r>
      <w:r w:rsidRPr="0048752A">
        <w:rPr>
          <w:b/>
        </w:rPr>
        <w:t>41</w:t>
      </w:r>
      <w:r w:rsidRPr="0048752A">
        <w:t>(9):2963-2971.</w:t>
      </w:r>
    </w:p>
    <w:p w14:paraId="31872330" w14:textId="77777777" w:rsidR="0084398D" w:rsidRPr="0048752A" w:rsidRDefault="0084398D" w:rsidP="0084398D">
      <w:pPr>
        <w:pStyle w:val="EndNoteBibliography"/>
        <w:ind w:left="720" w:hanging="720"/>
      </w:pPr>
      <w:r w:rsidRPr="0048752A">
        <w:t>52.</w:t>
      </w:r>
      <w:r w:rsidRPr="0048752A">
        <w:tab/>
        <w:t xml:space="preserve">Zhao D: </w:t>
      </w:r>
      <w:r w:rsidRPr="0048752A">
        <w:rPr>
          <w:b/>
        </w:rPr>
        <w:t>Study on the treatment of myopia with anticholonergic drugs combined with night orthokeratology</w:t>
      </w:r>
      <w:r w:rsidRPr="0048752A">
        <w:t xml:space="preserve">. </w:t>
      </w:r>
      <w:r w:rsidRPr="0048752A">
        <w:rPr>
          <w:i/>
        </w:rPr>
        <w:t xml:space="preserve">Journal of Huanghe S&amp;T College </w:t>
      </w:r>
      <w:r w:rsidRPr="0048752A">
        <w:t xml:space="preserve">2021, </w:t>
      </w:r>
      <w:r w:rsidRPr="0048752A">
        <w:rPr>
          <w:b/>
        </w:rPr>
        <w:t>23(08),42-46</w:t>
      </w:r>
      <w:r w:rsidRPr="0048752A">
        <w:t>.</w:t>
      </w:r>
    </w:p>
    <w:p w14:paraId="285DBEC2" w14:textId="77777777" w:rsidR="0084398D" w:rsidRPr="0048752A" w:rsidRDefault="0084398D" w:rsidP="0084398D">
      <w:pPr>
        <w:pStyle w:val="EndNoteBibliography"/>
        <w:ind w:left="720" w:hanging="720"/>
      </w:pPr>
      <w:r w:rsidRPr="0048752A">
        <w:t>53.</w:t>
      </w:r>
      <w:r w:rsidRPr="0048752A">
        <w:tab/>
        <w:t xml:space="preserve">Zhang Y: </w:t>
      </w:r>
      <w:r w:rsidRPr="0048752A">
        <w:rPr>
          <w:b/>
        </w:rPr>
        <w:t>Effect of 0.01% atropine combined with orthokeratology on the control of middle and low myopia in adolescents</w:t>
      </w:r>
      <w:r w:rsidRPr="0048752A">
        <w:t xml:space="preserve">. </w:t>
      </w:r>
      <w:r w:rsidRPr="0048752A">
        <w:rPr>
          <w:i/>
        </w:rPr>
        <w:t xml:space="preserve">Journal of China Prescription Drug </w:t>
      </w:r>
      <w:r w:rsidRPr="0048752A">
        <w:t xml:space="preserve">2021, </w:t>
      </w:r>
      <w:r w:rsidRPr="0048752A">
        <w:rPr>
          <w:b/>
        </w:rPr>
        <w:t>19(11),121-124</w:t>
      </w:r>
      <w:r w:rsidRPr="0048752A">
        <w:t>.</w:t>
      </w:r>
    </w:p>
    <w:p w14:paraId="2F6BD58B" w14:textId="77777777" w:rsidR="0084398D" w:rsidRPr="0048752A" w:rsidRDefault="0084398D" w:rsidP="0084398D">
      <w:pPr>
        <w:pStyle w:val="EndNoteBibliography"/>
        <w:ind w:left="720" w:hanging="720"/>
      </w:pPr>
      <w:r w:rsidRPr="0048752A">
        <w:t>54.</w:t>
      </w:r>
      <w:r w:rsidRPr="0048752A">
        <w:tab/>
        <w:t xml:space="preserve">Cui C, Li X, Lyu Y, Wei L, Zhao B, Yu S, Rong J, Bai Y, Fu A: </w:t>
      </w:r>
      <w:r w:rsidRPr="0048752A">
        <w:rPr>
          <w:b/>
        </w:rPr>
        <w:t>Safety and efficacy of 0.02% and 0.01% atropine on controlling myopia progression: a 2-year clinical trial</w:t>
      </w:r>
      <w:r w:rsidRPr="0048752A">
        <w:t xml:space="preserve">. </w:t>
      </w:r>
      <w:r w:rsidRPr="0048752A">
        <w:rPr>
          <w:i/>
        </w:rPr>
        <w:t xml:space="preserve">Sci Rep </w:t>
      </w:r>
      <w:r w:rsidRPr="0048752A">
        <w:t xml:space="preserve">2021, </w:t>
      </w:r>
      <w:r w:rsidRPr="0048752A">
        <w:rPr>
          <w:b/>
        </w:rPr>
        <w:t>11</w:t>
      </w:r>
      <w:r w:rsidRPr="0048752A">
        <w:t>(1):22267.</w:t>
      </w:r>
    </w:p>
    <w:p w14:paraId="56EC10C2" w14:textId="77777777" w:rsidR="0084398D" w:rsidRPr="0048752A" w:rsidRDefault="0084398D" w:rsidP="0084398D">
      <w:pPr>
        <w:pStyle w:val="EndNoteBibliography"/>
        <w:ind w:left="720" w:hanging="720"/>
      </w:pPr>
      <w:r w:rsidRPr="0048752A">
        <w:t>55.</w:t>
      </w:r>
      <w:r w:rsidRPr="0048752A">
        <w:tab/>
        <w:t xml:space="preserve">Wang Y, Zhu X, Xuan Y, Wang M, Zhou X, Qu X: </w:t>
      </w:r>
      <w:r w:rsidRPr="0048752A">
        <w:rPr>
          <w:b/>
        </w:rPr>
        <w:t>Short-Term Effects of Atropine 0.01% on the Structure and Vasculature of the Choroid and Retina in Myopic Chinese Children</w:t>
      </w:r>
      <w:r w:rsidRPr="0048752A">
        <w:t xml:space="preserve">. </w:t>
      </w:r>
      <w:r w:rsidRPr="0048752A">
        <w:rPr>
          <w:i/>
        </w:rPr>
        <w:t xml:space="preserve">Ophthalmol Ther </w:t>
      </w:r>
      <w:r w:rsidRPr="0048752A">
        <w:t xml:space="preserve">2022, </w:t>
      </w:r>
      <w:r w:rsidRPr="0048752A">
        <w:rPr>
          <w:b/>
        </w:rPr>
        <w:t>11</w:t>
      </w:r>
      <w:r w:rsidRPr="0048752A">
        <w:t>(2):833-856.</w:t>
      </w:r>
    </w:p>
    <w:p w14:paraId="394BC575" w14:textId="77777777" w:rsidR="0084398D" w:rsidRPr="0048752A" w:rsidRDefault="0084398D" w:rsidP="0084398D">
      <w:pPr>
        <w:pStyle w:val="EndNoteBibliography"/>
        <w:ind w:left="720" w:hanging="720"/>
      </w:pPr>
      <w:r w:rsidRPr="0048752A">
        <w:t>56.</w:t>
      </w:r>
      <w:r w:rsidRPr="0048752A">
        <w:tab/>
        <w:t xml:space="preserve">Shi M: </w:t>
      </w:r>
      <w:r w:rsidRPr="0048752A">
        <w:rPr>
          <w:b/>
        </w:rPr>
        <w:t>The synergistic effects of orthokeratology combined with 0.01% atropine in slowing the progression of juvenile myopia</w:t>
      </w:r>
      <w:r w:rsidRPr="0048752A">
        <w:t xml:space="preserve">. </w:t>
      </w:r>
      <w:r w:rsidRPr="0048752A">
        <w:rPr>
          <w:i/>
        </w:rPr>
        <w:t xml:space="preserve">HeNan China Zhengzhou Univ Ppl Hosp </w:t>
      </w:r>
      <w:r w:rsidRPr="0048752A">
        <w:t xml:space="preserve">2018, </w:t>
      </w:r>
      <w:r w:rsidRPr="0048752A">
        <w:rPr>
          <w:b/>
        </w:rPr>
        <w:t>p. 1–41</w:t>
      </w:r>
      <w:r w:rsidRPr="0048752A">
        <w:t>.</w:t>
      </w:r>
    </w:p>
    <w:p w14:paraId="2AE2F152" w14:textId="77777777" w:rsidR="0084398D" w:rsidRPr="0048752A" w:rsidRDefault="0084398D" w:rsidP="0084398D">
      <w:pPr>
        <w:pStyle w:val="EndNoteBibliography"/>
        <w:ind w:left="720" w:hanging="720"/>
      </w:pPr>
      <w:r w:rsidRPr="0048752A">
        <w:t>57.</w:t>
      </w:r>
      <w:r w:rsidRPr="0048752A">
        <w:tab/>
        <w:t xml:space="preserve">Ji N, Niu Y, Qin J, Fu AC, Cui C: </w:t>
      </w:r>
      <w:r w:rsidRPr="0048752A">
        <w:rPr>
          <w:b/>
        </w:rPr>
        <w:t>Orthokeratology Lenses Versus Administration of 0.01% Atropine Eye Drops for Axial Length Elongation in Children With Myopic Anisometropia</w:t>
      </w:r>
      <w:r w:rsidRPr="0048752A">
        <w:t xml:space="preserve">. </w:t>
      </w:r>
      <w:r w:rsidRPr="0048752A">
        <w:rPr>
          <w:i/>
        </w:rPr>
        <w:t xml:space="preserve">Eye Contact Lens </w:t>
      </w:r>
      <w:r w:rsidRPr="0048752A">
        <w:t xml:space="preserve">2022, </w:t>
      </w:r>
      <w:r w:rsidRPr="0048752A">
        <w:rPr>
          <w:b/>
        </w:rPr>
        <w:t>48</w:t>
      </w:r>
      <w:r w:rsidRPr="0048752A">
        <w:t>(1):45-50.</w:t>
      </w:r>
    </w:p>
    <w:p w14:paraId="5F50AC21" w14:textId="77777777" w:rsidR="0084398D" w:rsidRPr="0048752A" w:rsidRDefault="0084398D" w:rsidP="0084398D">
      <w:pPr>
        <w:pStyle w:val="EndNoteBibliography"/>
        <w:ind w:left="720" w:hanging="720"/>
      </w:pPr>
      <w:r w:rsidRPr="0048752A">
        <w:t>58.</w:t>
      </w:r>
      <w:r w:rsidRPr="0048752A">
        <w:tab/>
        <w:t xml:space="preserve">Jiang J: </w:t>
      </w:r>
      <w:r w:rsidRPr="0048752A">
        <w:rPr>
          <w:b/>
        </w:rPr>
        <w:t>Effect of orthokeratology, low concentration atropine and frame glasses on juvenile myopia prevention and control</w:t>
      </w:r>
      <w:r w:rsidRPr="0048752A">
        <w:t xml:space="preserve">. </w:t>
      </w:r>
      <w:r w:rsidRPr="0048752A">
        <w:rPr>
          <w:i/>
        </w:rPr>
        <w:t xml:space="preserve">International Eye Science </w:t>
      </w:r>
      <w:r w:rsidRPr="0048752A">
        <w:t xml:space="preserve">2018, </w:t>
      </w:r>
      <w:r w:rsidRPr="0048752A">
        <w:rPr>
          <w:b/>
        </w:rPr>
        <w:t>18(07),1349-1352</w:t>
      </w:r>
      <w:r w:rsidRPr="0048752A">
        <w:t>.</w:t>
      </w:r>
    </w:p>
    <w:p w14:paraId="34E869EC" w14:textId="77777777" w:rsidR="0084398D" w:rsidRPr="0048752A" w:rsidRDefault="0084398D" w:rsidP="0084398D">
      <w:pPr>
        <w:pStyle w:val="EndNoteBibliography"/>
        <w:ind w:left="720" w:hanging="720"/>
      </w:pPr>
      <w:r w:rsidRPr="0048752A">
        <w:t>59.</w:t>
      </w:r>
      <w:r w:rsidRPr="0048752A">
        <w:tab/>
        <w:t xml:space="preserve">Ren Q: </w:t>
      </w:r>
      <w:r w:rsidRPr="0048752A">
        <w:rPr>
          <w:b/>
        </w:rPr>
        <w:t>Effects of low concentration atropine and orthokeratology on myopia prevention and control</w:t>
      </w:r>
      <w:r w:rsidRPr="0048752A">
        <w:t xml:space="preserve">. </w:t>
      </w:r>
      <w:r w:rsidRPr="0048752A">
        <w:rPr>
          <w:i/>
        </w:rPr>
        <w:t xml:space="preserve">International Eye Science </w:t>
      </w:r>
      <w:r w:rsidRPr="0048752A">
        <w:t xml:space="preserve">2017, </w:t>
      </w:r>
      <w:r w:rsidRPr="0048752A">
        <w:rPr>
          <w:b/>
        </w:rPr>
        <w:t>17(4):794-796</w:t>
      </w:r>
      <w:r w:rsidRPr="0048752A">
        <w:t>.</w:t>
      </w:r>
    </w:p>
    <w:p w14:paraId="533446D8" w14:textId="77777777" w:rsidR="0084398D" w:rsidRPr="0048752A" w:rsidRDefault="0084398D" w:rsidP="0084398D">
      <w:pPr>
        <w:pStyle w:val="EndNoteBibliography"/>
        <w:ind w:left="720" w:hanging="720"/>
      </w:pPr>
      <w:r w:rsidRPr="0048752A">
        <w:t>60.</w:t>
      </w:r>
      <w:r w:rsidRPr="0048752A">
        <w:tab/>
        <w:t xml:space="preserve">Niu Y: </w:t>
      </w:r>
      <w:r w:rsidRPr="0048752A">
        <w:rPr>
          <w:b/>
        </w:rPr>
        <w:t>Effect of low grade Atropine combined with keratoplasty on middle grade myopia in adolescents</w:t>
      </w:r>
      <w:r w:rsidRPr="0048752A">
        <w:t xml:space="preserve">. </w:t>
      </w:r>
      <w:r w:rsidRPr="0048752A">
        <w:rPr>
          <w:i/>
        </w:rPr>
        <w:t xml:space="preserve">International Eye Science </w:t>
      </w:r>
      <w:r w:rsidRPr="0048752A">
        <w:t xml:space="preserve">2019, </w:t>
      </w:r>
      <w:r w:rsidRPr="0048752A">
        <w:rPr>
          <w:b/>
        </w:rPr>
        <w:t>19(11):1940-1944</w:t>
      </w:r>
      <w:r w:rsidRPr="0048752A">
        <w:t>.</w:t>
      </w:r>
    </w:p>
    <w:p w14:paraId="178EAA95" w14:textId="77777777" w:rsidR="0084398D" w:rsidRPr="0048752A" w:rsidRDefault="0084398D" w:rsidP="0084398D">
      <w:pPr>
        <w:pStyle w:val="EndNoteBibliography"/>
        <w:ind w:left="720" w:hanging="720"/>
      </w:pPr>
      <w:r w:rsidRPr="0048752A">
        <w:lastRenderedPageBreak/>
        <w:t>61.</w:t>
      </w:r>
      <w:r w:rsidRPr="0048752A">
        <w:tab/>
        <w:t xml:space="preserve">Cui Y: </w:t>
      </w:r>
      <w:r w:rsidRPr="0048752A">
        <w:rPr>
          <w:b/>
        </w:rPr>
        <w:t>Clinical research progress of 0.01% atropine in delaying children's myopia</w:t>
      </w:r>
      <w:r w:rsidRPr="0048752A">
        <w:t xml:space="preserve">. </w:t>
      </w:r>
      <w:r w:rsidRPr="0048752A">
        <w:rPr>
          <w:i/>
        </w:rPr>
        <w:t xml:space="preserve">China Health Standard Management </w:t>
      </w:r>
      <w:r w:rsidRPr="0048752A">
        <w:t xml:space="preserve">2017, </w:t>
      </w:r>
      <w:r w:rsidRPr="0048752A">
        <w:rPr>
          <w:b/>
        </w:rPr>
        <w:t>8(22),79-80</w:t>
      </w:r>
      <w:r w:rsidRPr="0048752A">
        <w:t>.</w:t>
      </w:r>
    </w:p>
    <w:p w14:paraId="5732CF00" w14:textId="77777777" w:rsidR="0084398D" w:rsidRPr="0048752A" w:rsidRDefault="0084398D" w:rsidP="0084398D">
      <w:pPr>
        <w:pStyle w:val="EndNoteBibliography"/>
        <w:ind w:left="720" w:hanging="720"/>
      </w:pPr>
      <w:r w:rsidRPr="0048752A">
        <w:t>62.</w:t>
      </w:r>
      <w:r w:rsidRPr="0048752A">
        <w:tab/>
        <w:t xml:space="preserve">Zheng J: </w:t>
      </w:r>
      <w:r w:rsidRPr="0048752A">
        <w:rPr>
          <w:b/>
        </w:rPr>
        <w:t xml:space="preserve">Effect of 0.01% atropine eye drops on controlling myopia and accommodation function adolescents </w:t>
      </w:r>
      <w:r w:rsidRPr="0048752A">
        <w:rPr>
          <w:i/>
        </w:rPr>
        <w:t xml:space="preserve">Journal of Clinical Ophthalmology </w:t>
      </w:r>
      <w:r w:rsidRPr="0048752A">
        <w:t xml:space="preserve">2020, </w:t>
      </w:r>
      <w:r w:rsidRPr="0048752A">
        <w:rPr>
          <w:b/>
        </w:rPr>
        <w:t>28</w:t>
      </w:r>
      <w:r w:rsidRPr="0048752A">
        <w:t>:533-537.</w:t>
      </w:r>
    </w:p>
    <w:p w14:paraId="533C07AB" w14:textId="77777777" w:rsidR="0084398D" w:rsidRPr="0048752A" w:rsidRDefault="0084398D" w:rsidP="0084398D">
      <w:pPr>
        <w:pStyle w:val="EndNoteBibliography"/>
        <w:ind w:left="720" w:hanging="720"/>
      </w:pPr>
      <w:r w:rsidRPr="0048752A">
        <w:t>63.</w:t>
      </w:r>
      <w:r w:rsidRPr="0048752A">
        <w:tab/>
        <w:t xml:space="preserve">Rong J: </w:t>
      </w:r>
      <w:r w:rsidRPr="0048752A">
        <w:rPr>
          <w:b/>
        </w:rPr>
        <w:t>Clinical effect of 0.01% atropine eye drops on myopia progression in school-age children</w:t>
      </w:r>
      <w:r w:rsidRPr="0048752A">
        <w:t xml:space="preserve">. </w:t>
      </w:r>
      <w:r w:rsidRPr="0048752A">
        <w:rPr>
          <w:i/>
        </w:rPr>
        <w:t xml:space="preserve">Chinese Journal of Experimental Ophthalmology </w:t>
      </w:r>
      <w:r w:rsidRPr="0048752A">
        <w:t xml:space="preserve">2020, </w:t>
      </w:r>
      <w:r w:rsidRPr="0048752A">
        <w:rPr>
          <w:b/>
        </w:rPr>
        <w:t>38(6)</w:t>
      </w:r>
      <w:r w:rsidRPr="0048752A">
        <w:t>.</w:t>
      </w:r>
    </w:p>
    <w:p w14:paraId="40FF0EB3" w14:textId="77777777" w:rsidR="0084398D" w:rsidRPr="0048752A" w:rsidRDefault="0084398D" w:rsidP="0084398D">
      <w:pPr>
        <w:pStyle w:val="EndNoteBibliography"/>
        <w:ind w:left="720" w:hanging="720"/>
      </w:pPr>
      <w:r w:rsidRPr="0048752A">
        <w:t>64.</w:t>
      </w:r>
      <w:r w:rsidRPr="0048752A">
        <w:tab/>
        <w:t xml:space="preserve">Meng R: </w:t>
      </w:r>
      <w:r w:rsidRPr="0048752A">
        <w:rPr>
          <w:b/>
        </w:rPr>
        <w:t>Analysis of the Effectiveness of 0.01％ Atropine in Controlling Myopia Pro-gression</w:t>
      </w:r>
      <w:r w:rsidRPr="0048752A">
        <w:t xml:space="preserve">. </w:t>
      </w:r>
      <w:r w:rsidRPr="0048752A">
        <w:rPr>
          <w:i/>
        </w:rPr>
        <w:t xml:space="preserve">Chinese and Foreign Medical </w:t>
      </w:r>
      <w:r w:rsidRPr="0048752A">
        <w:t xml:space="preserve">2020, </w:t>
      </w:r>
      <w:r w:rsidRPr="0048752A">
        <w:rPr>
          <w:b/>
        </w:rPr>
        <w:t>39(1)</w:t>
      </w:r>
      <w:r w:rsidRPr="0048752A">
        <w:t>.</w:t>
      </w:r>
    </w:p>
    <w:p w14:paraId="13E3D23B" w14:textId="77777777" w:rsidR="0084398D" w:rsidRPr="0048752A" w:rsidRDefault="0084398D" w:rsidP="0084398D">
      <w:pPr>
        <w:pStyle w:val="EndNoteBibliography"/>
        <w:ind w:left="720" w:hanging="720"/>
      </w:pPr>
      <w:r w:rsidRPr="0048752A">
        <w:t>65.</w:t>
      </w:r>
      <w:r w:rsidRPr="0048752A">
        <w:tab/>
        <w:t xml:space="preserve">Shen Y: </w:t>
      </w:r>
      <w:r w:rsidRPr="0048752A">
        <w:rPr>
          <w:b/>
        </w:rPr>
        <w:t>Observation of effect of 0.01% atropine in children's myopia control</w:t>
      </w:r>
      <w:r w:rsidRPr="0048752A">
        <w:t xml:space="preserve">. </w:t>
      </w:r>
      <w:r w:rsidRPr="0048752A">
        <w:rPr>
          <w:i/>
        </w:rPr>
        <w:t xml:space="preserve">Shanxi Medical Journal </w:t>
      </w:r>
      <w:r w:rsidRPr="0048752A">
        <w:t xml:space="preserve">2020, </w:t>
      </w:r>
      <w:r w:rsidRPr="0048752A">
        <w:rPr>
          <w:b/>
        </w:rPr>
        <w:t>Shanxi Medical Journal</w:t>
      </w:r>
      <w:r w:rsidRPr="0048752A">
        <w:t>.</w:t>
      </w:r>
    </w:p>
    <w:p w14:paraId="2604D5CF" w14:textId="77777777" w:rsidR="0084398D" w:rsidRPr="0048752A" w:rsidRDefault="0084398D" w:rsidP="0084398D">
      <w:pPr>
        <w:pStyle w:val="EndNoteBibliography"/>
        <w:ind w:left="720" w:hanging="720"/>
      </w:pPr>
      <w:r w:rsidRPr="0048752A">
        <w:t>66.</w:t>
      </w:r>
      <w:r w:rsidRPr="0048752A">
        <w:tab/>
        <w:t xml:space="preserve">Liu Z: </w:t>
      </w:r>
      <w:r w:rsidRPr="0048752A">
        <w:rPr>
          <w:b/>
        </w:rPr>
        <w:t>Effect of 0.01% atropine in controlling adolescent myopia</w:t>
      </w:r>
      <w:r w:rsidRPr="0048752A">
        <w:t xml:space="preserve">. </w:t>
      </w:r>
      <w:r w:rsidRPr="0048752A">
        <w:rPr>
          <w:i/>
        </w:rPr>
        <w:t xml:space="preserve">Shanxi Medical Journal </w:t>
      </w:r>
      <w:r w:rsidRPr="0048752A">
        <w:t xml:space="preserve">2020, </w:t>
      </w:r>
      <w:r w:rsidRPr="0048752A">
        <w:rPr>
          <w:b/>
        </w:rPr>
        <w:t>49(05),591-592</w:t>
      </w:r>
      <w:r w:rsidRPr="0048752A">
        <w:t>.</w:t>
      </w:r>
    </w:p>
    <w:p w14:paraId="228B3EC4" w14:textId="77777777" w:rsidR="0084398D" w:rsidRPr="0048752A" w:rsidRDefault="0084398D" w:rsidP="0084398D">
      <w:pPr>
        <w:pStyle w:val="EndNoteBibliography"/>
        <w:ind w:left="720" w:hanging="720"/>
      </w:pPr>
      <w:r w:rsidRPr="0048752A">
        <w:t>67.</w:t>
      </w:r>
      <w:r w:rsidRPr="0048752A">
        <w:tab/>
        <w:t xml:space="preserve">Li J: </w:t>
      </w:r>
      <w:r w:rsidRPr="0048752A">
        <w:rPr>
          <w:b/>
        </w:rPr>
        <w:t>Prevention of myopia onset and progression with 0.01% atropine solution among school-age children</w:t>
      </w:r>
      <w:r w:rsidRPr="0048752A">
        <w:t xml:space="preserve">. </w:t>
      </w:r>
      <w:r w:rsidRPr="0048752A">
        <w:rPr>
          <w:i/>
        </w:rPr>
        <w:t xml:space="preserve">Chinese Journal of School Health </w:t>
      </w:r>
      <w:r w:rsidRPr="0048752A">
        <w:t xml:space="preserve">2018, </w:t>
      </w:r>
      <w:r w:rsidRPr="0048752A">
        <w:rPr>
          <w:b/>
        </w:rPr>
        <w:t>39(03),432-435</w:t>
      </w:r>
      <w:r w:rsidRPr="0048752A">
        <w:t>.</w:t>
      </w:r>
    </w:p>
    <w:p w14:paraId="52F3B381" w14:textId="77777777" w:rsidR="0084398D" w:rsidRPr="0048752A" w:rsidRDefault="0084398D" w:rsidP="0084398D">
      <w:pPr>
        <w:pStyle w:val="EndNoteBibliography"/>
        <w:ind w:left="720" w:hanging="720"/>
      </w:pPr>
      <w:r w:rsidRPr="0048752A">
        <w:t>68.</w:t>
      </w:r>
      <w:r w:rsidRPr="0048752A">
        <w:tab/>
        <w:t xml:space="preserve">Zhu X: </w:t>
      </w:r>
      <w:r w:rsidRPr="0048752A">
        <w:rPr>
          <w:b/>
        </w:rPr>
        <w:t>Efficacy of low concentration atropine on myopic juvenile patients with different diopter</w:t>
      </w:r>
      <w:r w:rsidRPr="0048752A">
        <w:t xml:space="preserve">. </w:t>
      </w:r>
      <w:r w:rsidRPr="0048752A">
        <w:rPr>
          <w:i/>
        </w:rPr>
        <w:t xml:space="preserve">Zhejiang Clinical Medical Journal </w:t>
      </w:r>
      <w:r w:rsidRPr="0048752A">
        <w:t xml:space="preserve">2019, </w:t>
      </w:r>
      <w:r w:rsidRPr="0048752A">
        <w:rPr>
          <w:b/>
        </w:rPr>
        <w:t>21(6), 806-808</w:t>
      </w:r>
      <w:r w:rsidRPr="0048752A">
        <w:t>.</w:t>
      </w:r>
    </w:p>
    <w:p w14:paraId="6A3A2E95" w14:textId="77777777" w:rsidR="0084398D" w:rsidRPr="00230C4D" w:rsidRDefault="0084398D" w:rsidP="0084398D">
      <w:pPr>
        <w:spacing w:line="360" w:lineRule="auto"/>
        <w:rPr>
          <w:rFonts w:ascii="Times New Roman" w:hAnsi="Times New Roman" w:cs="Times New Roman"/>
          <w:sz w:val="20"/>
          <w:szCs w:val="21"/>
        </w:rPr>
      </w:pPr>
      <w:r w:rsidRPr="004A4534">
        <w:rPr>
          <w:rFonts w:ascii="Times New Roman" w:hAnsi="Times New Roman" w:cs="Times New Roman"/>
          <w:sz w:val="22"/>
          <w:szCs w:val="24"/>
        </w:rPr>
        <w:fldChar w:fldCharType="end"/>
      </w:r>
    </w:p>
    <w:p w14:paraId="77E20858" w14:textId="77777777" w:rsidR="0084398D" w:rsidRPr="0084398D" w:rsidRDefault="0084398D">
      <w:pPr>
        <w:rPr>
          <w:rFonts w:ascii="Times New Roman" w:hAnsi="Times New Roman" w:cs="Times New Roman"/>
          <w:sz w:val="32"/>
          <w:szCs w:val="36"/>
        </w:rPr>
      </w:pPr>
    </w:p>
    <w:sectPr w:rsidR="0084398D" w:rsidRPr="0084398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1821115517">
    <w:abstractNumId w:val="0"/>
  </w:num>
  <w:num w:numId="2" w16cid:durableId="1683165481">
    <w:abstractNumId w:val="4"/>
  </w:num>
  <w:num w:numId="3" w16cid:durableId="615480040">
    <w:abstractNumId w:val="1"/>
  </w:num>
  <w:num w:numId="4" w16cid:durableId="1566183234">
    <w:abstractNumId w:val="5"/>
  </w:num>
  <w:num w:numId="5" w16cid:durableId="1807702769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159223692">
    <w:abstractNumId w:val="3"/>
  </w:num>
  <w:num w:numId="7" w16cid:durableId="1359550598">
    <w:abstractNumId w:val="6"/>
  </w:num>
  <w:num w:numId="8" w16cid:durableId="51576985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defaultTabStop w:val="4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4398D"/>
    <w:rsid w:val="00730301"/>
    <w:rsid w:val="007E27F3"/>
    <w:rsid w:val="0084398D"/>
    <w:rsid w:val="00903E3E"/>
    <w:rsid w:val="00A12891"/>
    <w:rsid w:val="00FA4F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A0D1372"/>
  <w15:chartTrackingRefBased/>
  <w15:docId w15:val="{E3C7A136-20D7-4699-9CD9-6F6111CBF3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pPr>
      <w:widowControl w:val="0"/>
      <w:jc w:val="both"/>
    </w:pPr>
  </w:style>
  <w:style w:type="paragraph" w:styleId="1">
    <w:name w:val="heading 1"/>
    <w:basedOn w:val="a"/>
    <w:next w:val="a0"/>
    <w:link w:val="10"/>
    <w:uiPriority w:val="2"/>
    <w:qFormat/>
    <w:rsid w:val="0084398D"/>
    <w:pPr>
      <w:numPr>
        <w:numId w:val="8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84398D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84398D"/>
    <w:pPr>
      <w:keepNext/>
      <w:keepLines/>
      <w:widowControl/>
      <w:numPr>
        <w:ilvl w:val="2"/>
        <w:numId w:val="8"/>
      </w:numPr>
      <w:spacing w:before="40" w:after="120"/>
      <w:jc w:val="left"/>
      <w:outlineLvl w:val="2"/>
    </w:pPr>
    <w:rPr>
      <w:rFonts w:ascii="Times New Roman" w:eastAsiaTheme="majorEastAsia" w:hAnsi="Times New Roman" w:cstheme="majorBidi"/>
      <w:b/>
      <w:kern w:val="0"/>
      <w:sz w:val="24"/>
      <w:szCs w:val="24"/>
      <w:lang w:eastAsia="en-US"/>
    </w:rPr>
  </w:style>
  <w:style w:type="paragraph" w:styleId="4">
    <w:name w:val="heading 4"/>
    <w:basedOn w:val="3"/>
    <w:next w:val="a0"/>
    <w:link w:val="40"/>
    <w:uiPriority w:val="2"/>
    <w:qFormat/>
    <w:rsid w:val="0084398D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84398D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2"/>
    <w:rsid w:val="0084398D"/>
    <w:rPr>
      <w:rFonts w:ascii="Times New Roman" w:eastAsia="Cambria" w:hAnsi="Times New Roman" w:cs="Times New Roman"/>
      <w:b/>
      <w:kern w:val="0"/>
      <w:sz w:val="24"/>
      <w:szCs w:val="24"/>
      <w:lang w:eastAsia="en-US"/>
      <w14:ligatures w14:val="none"/>
    </w:rPr>
  </w:style>
  <w:style w:type="character" w:customStyle="1" w:styleId="20">
    <w:name w:val="标题 2 字符"/>
    <w:basedOn w:val="a1"/>
    <w:link w:val="2"/>
    <w:uiPriority w:val="2"/>
    <w:rsid w:val="0084398D"/>
    <w:rPr>
      <w:rFonts w:ascii="Times New Roman" w:eastAsia="Cambria" w:hAnsi="Times New Roman" w:cs="Times New Roman"/>
      <w:b/>
      <w:kern w:val="0"/>
      <w:sz w:val="24"/>
      <w:szCs w:val="24"/>
      <w:lang w:eastAsia="en-US"/>
    </w:rPr>
  </w:style>
  <w:style w:type="character" w:customStyle="1" w:styleId="30">
    <w:name w:val="标题 3 字符"/>
    <w:basedOn w:val="a1"/>
    <w:link w:val="3"/>
    <w:uiPriority w:val="2"/>
    <w:rsid w:val="0084398D"/>
    <w:rPr>
      <w:rFonts w:ascii="Times New Roman" w:eastAsiaTheme="majorEastAsia" w:hAnsi="Times New Roman" w:cstheme="majorBidi"/>
      <w:b/>
      <w:kern w:val="0"/>
      <w:sz w:val="24"/>
      <w:szCs w:val="24"/>
      <w:lang w:eastAsia="en-US"/>
    </w:rPr>
  </w:style>
  <w:style w:type="character" w:customStyle="1" w:styleId="40">
    <w:name w:val="标题 4 字符"/>
    <w:basedOn w:val="a1"/>
    <w:link w:val="4"/>
    <w:uiPriority w:val="2"/>
    <w:rsid w:val="0084398D"/>
    <w:rPr>
      <w:rFonts w:ascii="Times New Roman" w:eastAsiaTheme="majorEastAsia" w:hAnsi="Times New Roman" w:cstheme="majorBidi"/>
      <w:b/>
      <w:iCs/>
      <w:kern w:val="0"/>
      <w:sz w:val="24"/>
      <w:szCs w:val="24"/>
      <w:lang w:eastAsia="en-US"/>
    </w:rPr>
  </w:style>
  <w:style w:type="character" w:customStyle="1" w:styleId="50">
    <w:name w:val="标题 5 字符"/>
    <w:basedOn w:val="a1"/>
    <w:link w:val="5"/>
    <w:uiPriority w:val="2"/>
    <w:rsid w:val="0084398D"/>
    <w:rPr>
      <w:rFonts w:ascii="Times New Roman" w:eastAsiaTheme="majorEastAsia" w:hAnsi="Times New Roman" w:cstheme="majorBidi"/>
      <w:b/>
      <w:iCs/>
      <w:kern w:val="0"/>
      <w:sz w:val="24"/>
      <w:szCs w:val="24"/>
      <w:lang w:eastAsia="en-US"/>
    </w:rPr>
  </w:style>
  <w:style w:type="paragraph" w:styleId="a4">
    <w:name w:val="Subtitle"/>
    <w:basedOn w:val="a0"/>
    <w:next w:val="a0"/>
    <w:link w:val="a5"/>
    <w:uiPriority w:val="99"/>
    <w:unhideWhenUsed/>
    <w:qFormat/>
    <w:rsid w:val="0084398D"/>
    <w:pPr>
      <w:widowControl/>
      <w:spacing w:before="240" w:after="240"/>
      <w:jc w:val="left"/>
    </w:pPr>
    <w:rPr>
      <w:rFonts w:ascii="Times New Roman" w:hAnsi="Times New Roman" w:cs="Times New Roman"/>
      <w:b/>
      <w:kern w:val="0"/>
      <w:sz w:val="24"/>
      <w:szCs w:val="24"/>
      <w:lang w:eastAsia="en-US"/>
    </w:rPr>
  </w:style>
  <w:style w:type="character" w:customStyle="1" w:styleId="a5">
    <w:name w:val="副标题 字符"/>
    <w:basedOn w:val="a1"/>
    <w:link w:val="a4"/>
    <w:uiPriority w:val="99"/>
    <w:rsid w:val="0084398D"/>
    <w:rPr>
      <w:rFonts w:ascii="Times New Roman" w:hAnsi="Times New Roman" w:cs="Times New Roman"/>
      <w:b/>
      <w:kern w:val="0"/>
      <w:sz w:val="24"/>
      <w:szCs w:val="24"/>
      <w:lang w:eastAsia="en-US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84398D"/>
  </w:style>
  <w:style w:type="paragraph" w:styleId="a6">
    <w:name w:val="Balloon Text"/>
    <w:basedOn w:val="a0"/>
    <w:link w:val="a7"/>
    <w:uiPriority w:val="99"/>
    <w:semiHidden/>
    <w:unhideWhenUsed/>
    <w:rsid w:val="0084398D"/>
    <w:pPr>
      <w:widowControl/>
      <w:spacing w:before="120"/>
      <w:jc w:val="left"/>
    </w:pPr>
    <w:rPr>
      <w:rFonts w:ascii="Tahoma" w:hAnsi="Tahoma" w:cs="Tahoma"/>
      <w:kern w:val="0"/>
      <w:sz w:val="16"/>
      <w:szCs w:val="16"/>
      <w:lang w:eastAsia="en-US"/>
    </w:rPr>
  </w:style>
  <w:style w:type="character" w:customStyle="1" w:styleId="a7">
    <w:name w:val="批注框文本 字符"/>
    <w:basedOn w:val="a1"/>
    <w:link w:val="a6"/>
    <w:uiPriority w:val="99"/>
    <w:semiHidden/>
    <w:rsid w:val="0084398D"/>
    <w:rPr>
      <w:rFonts w:ascii="Tahoma" w:hAnsi="Tahoma" w:cs="Tahoma"/>
      <w:kern w:val="0"/>
      <w:sz w:val="16"/>
      <w:szCs w:val="16"/>
      <w:lang w:eastAsia="en-US"/>
    </w:rPr>
  </w:style>
  <w:style w:type="character" w:styleId="a8">
    <w:name w:val="Book Title"/>
    <w:basedOn w:val="a1"/>
    <w:uiPriority w:val="33"/>
    <w:qFormat/>
    <w:rsid w:val="0084398D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84398D"/>
    <w:pPr>
      <w:keepNext/>
      <w:widowControl/>
      <w:spacing w:before="120" w:after="240"/>
      <w:jc w:val="left"/>
    </w:pPr>
    <w:rPr>
      <w:rFonts w:ascii="Times New Roman" w:hAnsi="Times New Roman" w:cs="Times New Roman"/>
      <w:b/>
      <w:bCs/>
      <w:kern w:val="0"/>
      <w:sz w:val="24"/>
      <w:szCs w:val="24"/>
      <w:lang w:eastAsia="en-US"/>
    </w:rPr>
  </w:style>
  <w:style w:type="paragraph" w:styleId="aa">
    <w:name w:val="No Spacing"/>
    <w:uiPriority w:val="99"/>
    <w:unhideWhenUsed/>
    <w:qFormat/>
    <w:rsid w:val="0084398D"/>
    <w:rPr>
      <w:rFonts w:ascii="Times New Roman" w:hAnsi="Times New Roman"/>
      <w:kern w:val="0"/>
      <w:sz w:val="24"/>
      <w:lang w:eastAsia="en-US"/>
    </w:rPr>
  </w:style>
  <w:style w:type="character" w:styleId="ab">
    <w:name w:val="annotation reference"/>
    <w:basedOn w:val="a1"/>
    <w:uiPriority w:val="99"/>
    <w:semiHidden/>
    <w:unhideWhenUsed/>
    <w:rsid w:val="0084398D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84398D"/>
    <w:pPr>
      <w:widowControl/>
      <w:spacing w:before="120" w:after="240"/>
      <w:jc w:val="left"/>
    </w:pPr>
    <w:rPr>
      <w:rFonts w:ascii="Times New Roman" w:hAnsi="Times New Roman"/>
      <w:kern w:val="0"/>
      <w:sz w:val="20"/>
      <w:szCs w:val="20"/>
      <w:lang w:eastAsia="en-US"/>
    </w:rPr>
  </w:style>
  <w:style w:type="character" w:customStyle="1" w:styleId="ad">
    <w:name w:val="批注文字 字符"/>
    <w:basedOn w:val="a1"/>
    <w:link w:val="ac"/>
    <w:uiPriority w:val="99"/>
    <w:semiHidden/>
    <w:rsid w:val="0084398D"/>
    <w:rPr>
      <w:rFonts w:ascii="Times New Roman" w:hAnsi="Times New Roman"/>
      <w:kern w:val="0"/>
      <w:sz w:val="20"/>
      <w:szCs w:val="20"/>
      <w:lang w:eastAsia="en-US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84398D"/>
    <w:rPr>
      <w:b/>
      <w:bCs/>
    </w:rPr>
  </w:style>
  <w:style w:type="character" w:customStyle="1" w:styleId="af">
    <w:name w:val="批注主题 字符"/>
    <w:basedOn w:val="ad"/>
    <w:link w:val="ae"/>
    <w:uiPriority w:val="99"/>
    <w:semiHidden/>
    <w:rsid w:val="0084398D"/>
    <w:rPr>
      <w:rFonts w:ascii="Times New Roman" w:hAnsi="Times New Roman"/>
      <w:b/>
      <w:bCs/>
      <w:kern w:val="0"/>
      <w:sz w:val="20"/>
      <w:szCs w:val="20"/>
      <w:lang w:eastAsia="en-US"/>
    </w:rPr>
  </w:style>
  <w:style w:type="character" w:styleId="af0">
    <w:name w:val="Emphasis"/>
    <w:basedOn w:val="a1"/>
    <w:uiPriority w:val="20"/>
    <w:qFormat/>
    <w:rsid w:val="0084398D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84398D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84398D"/>
    <w:pPr>
      <w:widowControl/>
      <w:spacing w:before="120"/>
      <w:jc w:val="left"/>
    </w:pPr>
    <w:rPr>
      <w:rFonts w:ascii="Times New Roman" w:hAnsi="Times New Roman"/>
      <w:kern w:val="0"/>
      <w:sz w:val="20"/>
      <w:szCs w:val="20"/>
      <w:lang w:eastAsia="en-US"/>
    </w:rPr>
  </w:style>
  <w:style w:type="character" w:customStyle="1" w:styleId="af3">
    <w:name w:val="尾注文本 字符"/>
    <w:basedOn w:val="a1"/>
    <w:link w:val="af2"/>
    <w:uiPriority w:val="99"/>
    <w:semiHidden/>
    <w:rsid w:val="0084398D"/>
    <w:rPr>
      <w:rFonts w:ascii="Times New Roman" w:hAnsi="Times New Roman"/>
      <w:kern w:val="0"/>
      <w:sz w:val="20"/>
      <w:szCs w:val="20"/>
      <w:lang w:eastAsia="en-US"/>
    </w:rPr>
  </w:style>
  <w:style w:type="character" w:styleId="af4">
    <w:name w:val="FollowedHyperlink"/>
    <w:basedOn w:val="a1"/>
    <w:uiPriority w:val="99"/>
    <w:semiHidden/>
    <w:unhideWhenUsed/>
    <w:rsid w:val="0084398D"/>
    <w:rPr>
      <w:color w:val="954F72" w:themeColor="followedHyperlink"/>
      <w:u w:val="single"/>
    </w:rPr>
  </w:style>
  <w:style w:type="paragraph" w:styleId="af5">
    <w:name w:val="footer"/>
    <w:basedOn w:val="a0"/>
    <w:link w:val="af6"/>
    <w:uiPriority w:val="99"/>
    <w:unhideWhenUsed/>
    <w:rsid w:val="0084398D"/>
    <w:pPr>
      <w:widowControl/>
      <w:tabs>
        <w:tab w:val="center" w:pos="4844"/>
        <w:tab w:val="right" w:pos="9689"/>
      </w:tabs>
      <w:spacing w:before="120"/>
      <w:jc w:val="left"/>
    </w:pPr>
    <w:rPr>
      <w:rFonts w:ascii="Times New Roman" w:hAnsi="Times New Roman"/>
      <w:kern w:val="0"/>
      <w:sz w:val="24"/>
      <w:lang w:eastAsia="en-US"/>
    </w:rPr>
  </w:style>
  <w:style w:type="character" w:customStyle="1" w:styleId="af6">
    <w:name w:val="页脚 字符"/>
    <w:basedOn w:val="a1"/>
    <w:link w:val="af5"/>
    <w:uiPriority w:val="99"/>
    <w:rsid w:val="0084398D"/>
    <w:rPr>
      <w:rFonts w:ascii="Times New Roman" w:hAnsi="Times New Roman"/>
      <w:kern w:val="0"/>
      <w:sz w:val="24"/>
      <w:lang w:eastAsia="en-US"/>
    </w:rPr>
  </w:style>
  <w:style w:type="character" w:styleId="af7">
    <w:name w:val="footnote reference"/>
    <w:basedOn w:val="a1"/>
    <w:uiPriority w:val="99"/>
    <w:semiHidden/>
    <w:unhideWhenUsed/>
    <w:rsid w:val="0084398D"/>
    <w:rPr>
      <w:vertAlign w:val="superscript"/>
    </w:rPr>
  </w:style>
  <w:style w:type="paragraph" w:styleId="af8">
    <w:name w:val="footnote text"/>
    <w:basedOn w:val="a0"/>
    <w:link w:val="af9"/>
    <w:uiPriority w:val="99"/>
    <w:semiHidden/>
    <w:unhideWhenUsed/>
    <w:rsid w:val="0084398D"/>
    <w:pPr>
      <w:widowControl/>
      <w:spacing w:before="120"/>
      <w:jc w:val="left"/>
    </w:pPr>
    <w:rPr>
      <w:rFonts w:ascii="Times New Roman" w:hAnsi="Times New Roman"/>
      <w:kern w:val="0"/>
      <w:sz w:val="20"/>
      <w:szCs w:val="20"/>
      <w:lang w:eastAsia="en-US"/>
    </w:rPr>
  </w:style>
  <w:style w:type="character" w:customStyle="1" w:styleId="af9">
    <w:name w:val="脚注文本 字符"/>
    <w:basedOn w:val="a1"/>
    <w:link w:val="af8"/>
    <w:uiPriority w:val="99"/>
    <w:semiHidden/>
    <w:rsid w:val="0084398D"/>
    <w:rPr>
      <w:rFonts w:ascii="Times New Roman" w:hAnsi="Times New Roman"/>
      <w:kern w:val="0"/>
      <w:sz w:val="20"/>
      <w:szCs w:val="20"/>
      <w:lang w:eastAsia="en-US"/>
    </w:rPr>
  </w:style>
  <w:style w:type="paragraph" w:styleId="afa">
    <w:name w:val="header"/>
    <w:basedOn w:val="a0"/>
    <w:link w:val="afb"/>
    <w:uiPriority w:val="99"/>
    <w:unhideWhenUsed/>
    <w:rsid w:val="0084398D"/>
    <w:pPr>
      <w:widowControl/>
      <w:tabs>
        <w:tab w:val="center" w:pos="4844"/>
        <w:tab w:val="right" w:pos="9689"/>
      </w:tabs>
      <w:spacing w:before="120" w:after="240"/>
      <w:jc w:val="left"/>
    </w:pPr>
    <w:rPr>
      <w:rFonts w:ascii="Times New Roman" w:hAnsi="Times New Roman"/>
      <w:b/>
      <w:kern w:val="0"/>
      <w:sz w:val="24"/>
      <w:lang w:eastAsia="en-US"/>
    </w:rPr>
  </w:style>
  <w:style w:type="character" w:customStyle="1" w:styleId="afb">
    <w:name w:val="页眉 字符"/>
    <w:basedOn w:val="a1"/>
    <w:link w:val="afa"/>
    <w:uiPriority w:val="99"/>
    <w:rsid w:val="0084398D"/>
    <w:rPr>
      <w:rFonts w:ascii="Times New Roman" w:hAnsi="Times New Roman"/>
      <w:b/>
      <w:kern w:val="0"/>
      <w:sz w:val="24"/>
      <w:lang w:eastAsia="en-US"/>
    </w:rPr>
  </w:style>
  <w:style w:type="paragraph" w:styleId="a">
    <w:name w:val="List Paragraph"/>
    <w:basedOn w:val="a0"/>
    <w:uiPriority w:val="3"/>
    <w:qFormat/>
    <w:rsid w:val="0084398D"/>
    <w:pPr>
      <w:widowControl/>
      <w:numPr>
        <w:numId w:val="6"/>
      </w:numPr>
      <w:spacing w:before="120" w:after="240"/>
      <w:contextualSpacing/>
      <w:jc w:val="left"/>
    </w:pPr>
    <w:rPr>
      <w:rFonts w:ascii="Times New Roman" w:eastAsia="Cambria" w:hAnsi="Times New Roman" w:cs="Times New Roman"/>
      <w:kern w:val="0"/>
      <w:sz w:val="24"/>
      <w:szCs w:val="24"/>
      <w:lang w:eastAsia="en-US"/>
    </w:rPr>
  </w:style>
  <w:style w:type="numbering" w:customStyle="1" w:styleId="Headings">
    <w:name w:val="Headings"/>
    <w:uiPriority w:val="99"/>
    <w:rsid w:val="0084398D"/>
    <w:pPr>
      <w:numPr>
        <w:numId w:val="8"/>
      </w:numPr>
    </w:pPr>
  </w:style>
  <w:style w:type="character" w:styleId="afc">
    <w:name w:val="Hyperlink"/>
    <w:basedOn w:val="a1"/>
    <w:unhideWhenUsed/>
    <w:rsid w:val="0084398D"/>
    <w:rPr>
      <w:color w:val="0000FF"/>
      <w:u w:val="single"/>
    </w:rPr>
  </w:style>
  <w:style w:type="character" w:styleId="afd">
    <w:name w:val="Intense Emphasis"/>
    <w:basedOn w:val="a1"/>
    <w:uiPriority w:val="21"/>
    <w:unhideWhenUsed/>
    <w:rsid w:val="0084398D"/>
    <w:rPr>
      <w:rFonts w:ascii="Times New Roman" w:hAnsi="Times New Roman"/>
      <w:i/>
      <w:iCs/>
      <w:color w:val="auto"/>
    </w:rPr>
  </w:style>
  <w:style w:type="character" w:styleId="afe">
    <w:name w:val="Intense Reference"/>
    <w:basedOn w:val="a1"/>
    <w:uiPriority w:val="32"/>
    <w:qFormat/>
    <w:rsid w:val="0084398D"/>
    <w:rPr>
      <w:b/>
      <w:bCs/>
      <w:smallCaps/>
      <w:color w:val="auto"/>
      <w:spacing w:val="5"/>
    </w:rPr>
  </w:style>
  <w:style w:type="character" w:styleId="aff">
    <w:name w:val="line number"/>
    <w:basedOn w:val="a1"/>
    <w:uiPriority w:val="99"/>
    <w:semiHidden/>
    <w:unhideWhenUsed/>
    <w:rsid w:val="0084398D"/>
  </w:style>
  <w:style w:type="paragraph" w:styleId="aff0">
    <w:name w:val="Normal (Web)"/>
    <w:basedOn w:val="a0"/>
    <w:uiPriority w:val="99"/>
    <w:unhideWhenUsed/>
    <w:rsid w:val="0084398D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  <w:lang w:eastAsia="en-US"/>
    </w:rPr>
  </w:style>
  <w:style w:type="paragraph" w:styleId="aff1">
    <w:name w:val="Quote"/>
    <w:basedOn w:val="a0"/>
    <w:next w:val="a0"/>
    <w:link w:val="aff2"/>
    <w:uiPriority w:val="29"/>
    <w:qFormat/>
    <w:rsid w:val="0084398D"/>
    <w:pPr>
      <w:widowControl/>
      <w:spacing w:before="200" w:after="160"/>
      <w:ind w:left="864" w:right="864"/>
      <w:jc w:val="center"/>
    </w:pPr>
    <w:rPr>
      <w:rFonts w:ascii="Times New Roman" w:hAnsi="Times New Roman"/>
      <w:i/>
      <w:iCs/>
      <w:color w:val="404040" w:themeColor="text1" w:themeTint="BF"/>
      <w:kern w:val="0"/>
      <w:sz w:val="24"/>
      <w:lang w:eastAsia="en-US"/>
    </w:rPr>
  </w:style>
  <w:style w:type="character" w:customStyle="1" w:styleId="aff2">
    <w:name w:val="引用 字符"/>
    <w:basedOn w:val="a1"/>
    <w:link w:val="aff1"/>
    <w:uiPriority w:val="29"/>
    <w:rsid w:val="0084398D"/>
    <w:rPr>
      <w:rFonts w:ascii="Times New Roman" w:hAnsi="Times New Roman"/>
      <w:i/>
      <w:iCs/>
      <w:color w:val="404040" w:themeColor="text1" w:themeTint="BF"/>
      <w:kern w:val="0"/>
      <w:sz w:val="24"/>
      <w:lang w:eastAsia="en-US"/>
    </w:rPr>
  </w:style>
  <w:style w:type="character" w:styleId="aff3">
    <w:name w:val="Strong"/>
    <w:basedOn w:val="a1"/>
    <w:uiPriority w:val="22"/>
    <w:qFormat/>
    <w:rsid w:val="0084398D"/>
    <w:rPr>
      <w:rFonts w:ascii="Times New Roman" w:hAnsi="Times New Roman"/>
      <w:b/>
      <w:bCs/>
    </w:rPr>
  </w:style>
  <w:style w:type="character" w:styleId="aff4">
    <w:name w:val="Subtle Emphasis"/>
    <w:basedOn w:val="a1"/>
    <w:uiPriority w:val="19"/>
    <w:qFormat/>
    <w:rsid w:val="0084398D"/>
    <w:rPr>
      <w:rFonts w:ascii="Times New Roman" w:hAnsi="Times New Roman"/>
      <w:i/>
      <w:iCs/>
      <w:color w:val="404040" w:themeColor="text1" w:themeTint="BF"/>
    </w:rPr>
  </w:style>
  <w:style w:type="table" w:styleId="aff5">
    <w:name w:val="Table Grid"/>
    <w:basedOn w:val="a2"/>
    <w:uiPriority w:val="39"/>
    <w:rsid w:val="0084398D"/>
    <w:rPr>
      <w:rFonts w:asciiTheme="majorHAnsi" w:hAnsiTheme="majorHAnsi"/>
      <w:kern w:val="0"/>
      <w:sz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6">
    <w:name w:val="Title"/>
    <w:basedOn w:val="a0"/>
    <w:next w:val="a0"/>
    <w:link w:val="aff7"/>
    <w:qFormat/>
    <w:rsid w:val="0084398D"/>
    <w:pPr>
      <w:widowControl/>
      <w:suppressLineNumbers/>
      <w:spacing w:before="240" w:after="360"/>
      <w:jc w:val="center"/>
    </w:pPr>
    <w:rPr>
      <w:rFonts w:ascii="Times New Roman" w:hAnsi="Times New Roman" w:cs="Times New Roman"/>
      <w:b/>
      <w:kern w:val="0"/>
      <w:sz w:val="32"/>
      <w:szCs w:val="32"/>
      <w:lang w:eastAsia="en-US"/>
    </w:rPr>
  </w:style>
  <w:style w:type="character" w:customStyle="1" w:styleId="aff7">
    <w:name w:val="标题 字符"/>
    <w:basedOn w:val="a1"/>
    <w:link w:val="aff6"/>
    <w:rsid w:val="0084398D"/>
    <w:rPr>
      <w:rFonts w:ascii="Times New Roman" w:hAnsi="Times New Roman" w:cs="Times New Roman"/>
      <w:b/>
      <w:kern w:val="0"/>
      <w:sz w:val="32"/>
      <w:szCs w:val="32"/>
      <w:lang w:eastAsia="en-US"/>
    </w:rPr>
  </w:style>
  <w:style w:type="paragraph" w:customStyle="1" w:styleId="SupplementaryMaterial">
    <w:name w:val="Supplementary Material"/>
    <w:basedOn w:val="aff6"/>
    <w:next w:val="aff6"/>
    <w:qFormat/>
    <w:rsid w:val="0084398D"/>
    <w:pPr>
      <w:spacing w:after="120"/>
    </w:pPr>
    <w:rPr>
      <w:i/>
    </w:rPr>
  </w:style>
  <w:style w:type="paragraph" w:styleId="aff8">
    <w:name w:val="Revision"/>
    <w:hidden/>
    <w:uiPriority w:val="99"/>
    <w:semiHidden/>
    <w:rsid w:val="0084398D"/>
    <w:rPr>
      <w:rFonts w:ascii="Times New Roman" w:hAnsi="Times New Roman"/>
      <w:kern w:val="0"/>
      <w:sz w:val="24"/>
      <w:lang w:eastAsia="en-US"/>
    </w:rPr>
  </w:style>
  <w:style w:type="paragraph" w:customStyle="1" w:styleId="Default">
    <w:name w:val="Default"/>
    <w:rsid w:val="0084398D"/>
    <w:pPr>
      <w:widowControl w:val="0"/>
      <w:autoSpaceDE w:val="0"/>
      <w:autoSpaceDN w:val="0"/>
      <w:adjustRightInd w:val="0"/>
    </w:pPr>
    <w:rPr>
      <w:rFonts w:ascii="Calibri" w:hAnsi="Calibri" w:cs="Calibri"/>
      <w:color w:val="000000"/>
      <w:kern w:val="0"/>
      <w:sz w:val="24"/>
      <w:szCs w:val="24"/>
      <w:lang w:val="en-CA" w:eastAsia="en-CA"/>
    </w:rPr>
  </w:style>
  <w:style w:type="character" w:styleId="aff9">
    <w:name w:val="Unresolved Mention"/>
    <w:basedOn w:val="a1"/>
    <w:uiPriority w:val="99"/>
    <w:semiHidden/>
    <w:unhideWhenUsed/>
    <w:rsid w:val="0084398D"/>
    <w:rPr>
      <w:color w:val="605E5C"/>
      <w:shd w:val="clear" w:color="auto" w:fill="E1DFDD"/>
    </w:rPr>
  </w:style>
  <w:style w:type="character" w:customStyle="1" w:styleId="pubyear">
    <w:name w:val="pubyear"/>
    <w:basedOn w:val="a1"/>
    <w:rsid w:val="0084398D"/>
  </w:style>
  <w:style w:type="character" w:customStyle="1" w:styleId="vol">
    <w:name w:val="vol"/>
    <w:basedOn w:val="a1"/>
    <w:rsid w:val="0084398D"/>
  </w:style>
  <w:style w:type="character" w:customStyle="1" w:styleId="pagefirst">
    <w:name w:val="pagefirst"/>
    <w:basedOn w:val="a1"/>
    <w:rsid w:val="0084398D"/>
  </w:style>
  <w:style w:type="character" w:customStyle="1" w:styleId="pagelast">
    <w:name w:val="pagelast"/>
    <w:basedOn w:val="a1"/>
    <w:rsid w:val="0084398D"/>
  </w:style>
  <w:style w:type="character" w:customStyle="1" w:styleId="author">
    <w:name w:val="author"/>
    <w:basedOn w:val="a1"/>
    <w:rsid w:val="0084398D"/>
  </w:style>
  <w:style w:type="character" w:customStyle="1" w:styleId="ref-journal">
    <w:name w:val="ref-journal"/>
    <w:basedOn w:val="a1"/>
    <w:rsid w:val="0084398D"/>
  </w:style>
  <w:style w:type="character" w:customStyle="1" w:styleId="ref-vol">
    <w:name w:val="ref-vol"/>
    <w:basedOn w:val="a1"/>
    <w:rsid w:val="0084398D"/>
  </w:style>
  <w:style w:type="paragraph" w:customStyle="1" w:styleId="EndNoteBibliographyTitle">
    <w:name w:val="EndNote Bibliography Title"/>
    <w:basedOn w:val="a0"/>
    <w:link w:val="EndNoteBibliographyTitle0"/>
    <w:rsid w:val="0084398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1"/>
    <w:link w:val="EndNoteBibliographyTitle"/>
    <w:rsid w:val="0084398D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0"/>
    <w:link w:val="EndNoteBibliography0"/>
    <w:rsid w:val="0084398D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1"/>
    <w:link w:val="EndNoteBibliography"/>
    <w:rsid w:val="0084398D"/>
    <w:rPr>
      <w:rFonts w:ascii="等线" w:eastAsia="等线" w:hAnsi="等线"/>
      <w:noProof/>
      <w:sz w:val="20"/>
    </w:rPr>
  </w:style>
  <w:style w:type="paragraph" w:customStyle="1" w:styleId="CM1">
    <w:name w:val="CM1"/>
    <w:basedOn w:val="Default"/>
    <w:next w:val="Default"/>
    <w:rsid w:val="0084398D"/>
    <w:rPr>
      <w:rFonts w:cs="Times New Roman"/>
      <w:color w:val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pubmed.ncbi.nlm.nih.gov/16996612/" TargetMode="External"/><Relationship Id="rId21" Type="http://schemas.openxmlformats.org/officeDocument/2006/relationships/hyperlink" Target="https://pubmed.ncbi.nlm.nih.gov/?term=Kumari+S&amp;cauthor_id=36993096" TargetMode="External"/><Relationship Id="rId42" Type="http://schemas.openxmlformats.org/officeDocument/2006/relationships/hyperlink" Target="https://pubmed.ncbi.nlm.nih.gov/20698798/" TargetMode="External"/><Relationship Id="rId47" Type="http://schemas.openxmlformats.org/officeDocument/2006/relationships/hyperlink" Target="https://pubmed.ncbi.nlm.nih.gov/32958872/" TargetMode="External"/><Relationship Id="rId63" Type="http://schemas.openxmlformats.org/officeDocument/2006/relationships/hyperlink" Target="https://pubmed.ncbi.nlm.nih.gov/30482510/" TargetMode="External"/><Relationship Id="rId68" Type="http://schemas.openxmlformats.org/officeDocument/2006/relationships/hyperlink" Target="https://pubmed.ncbi.nlm.nih.gov/32728111/" TargetMode="External"/><Relationship Id="rId84" Type="http://schemas.openxmlformats.org/officeDocument/2006/relationships/hyperlink" Target="https://kns.cnki.net/kcms2/article/abstract?v=kMpVSI0yL5e_7Uc1GO8ZLCZWdudZsasdNsWJ3FBm_KHZmPQShSNsYdZf8izrbSXqLvW6cabKl-Cqp0F94RoAPnclMnjAUGfWoHAHyPQ1zZvkLddN3-4ENfh3jCdJmphwhBf-yPzvPZ_WAENyiD8LEg==&amp;uniplatform=NZKPT" TargetMode="External"/><Relationship Id="rId89" Type="http://schemas.openxmlformats.org/officeDocument/2006/relationships/hyperlink" Target="https://kns.cnki.net/KXReader/Detail?invoice=cL17%2FeuvhICx%2B3wStNtTOs08nGyRtctDtFgrtU5BrVYv7BVDKP5DNrGyqP3jdnwtODVJTqcVc5iLMFOtPBKL5HpaEbzUtsoQ8ywtRycjli2FyIb3ip1%2BvSsTZ0WeP7zmEnqktP4gdUf6iLaXiAgekgdHhb3igkfPKDcbicGcYAg%3D&amp;DBCODE=CJFQ&amp;FileName=SXYY202005042&amp;TABLEName=cjfdlast2020&amp;nonce=D50B47BFA4E44CB09C71B48484425474&amp;TIMESTAMP=1697619819578&amp;uid=" TargetMode="External"/><Relationship Id="rId16" Type="http://schemas.openxmlformats.org/officeDocument/2006/relationships/hyperlink" Target="https://pubmed.ncbi.nlm.nih.gov/?term=Wei+XL&amp;cauthor_id=37602338" TargetMode="External"/><Relationship Id="rId11" Type="http://schemas.openxmlformats.org/officeDocument/2006/relationships/hyperlink" Target="https://pubmed.ncbi.nlm.nih.gov/?term=Tran+HDM&amp;cauthor_id=34456234" TargetMode="External"/><Relationship Id="rId32" Type="http://schemas.openxmlformats.org/officeDocument/2006/relationships/hyperlink" Target="https://pubmed.ncbi.nlm.nih.gov/34627809/" TargetMode="External"/><Relationship Id="rId37" Type="http://schemas.openxmlformats.org/officeDocument/2006/relationships/hyperlink" Target="https://pubmed.ncbi.nlm.nih.gov/4011150/" TargetMode="External"/><Relationship Id="rId53" Type="http://schemas.openxmlformats.org/officeDocument/2006/relationships/hyperlink" Target="https://pubmed.ncbi.nlm.nih.gov/16206249/" TargetMode="External"/><Relationship Id="rId58" Type="http://schemas.openxmlformats.org/officeDocument/2006/relationships/hyperlink" Target="https://pubmed.ncbi.nlm.nih.gov/32776533/" TargetMode="External"/><Relationship Id="rId74" Type="http://schemas.openxmlformats.org/officeDocument/2006/relationships/hyperlink" Target="https://pubmed.ncbi.nlm.nih.gov/33954859/" TargetMode="External"/><Relationship Id="rId79" Type="http://schemas.openxmlformats.org/officeDocument/2006/relationships/hyperlink" Target="https://kns.cnki.net/kcms2/article/abstract?v=kMpVSI0yL5fzAxa2ytZjc7fh4NUgK0SkJQimfjeBWdJZ9Fr6_i-qQdZ3tCaW45k_gb_BdBH58-x135zVRF_fXLiUQ2KtuYZCZEBb55OyghU-dqMziLiAFBGrJn805YcffTThmIv36t0=&amp;uniplatform=NZKPT" TargetMode="External"/><Relationship Id="rId5" Type="http://schemas.openxmlformats.org/officeDocument/2006/relationships/hyperlink" Target="https://www.liebertpub.com/doi/10.1089/jop.2011.0017?url_ver=Z39.88-2003&amp;rfr_id=ori%3Arid%3Acrossref.org&amp;rfr_dat=cr_pub++0pubmed" TargetMode="External"/><Relationship Id="rId90" Type="http://schemas.openxmlformats.org/officeDocument/2006/relationships/hyperlink" Target="https://kns.cnki.net/KXReader/Detail?invoice=nloUKcS1BQG1dRl0ltHzEt0ZdUbcuPb9wKxqL44WJQNYHKSyhNB8oAr1wbzKLADZgaVMI7mYzHlvpkT3HjVo%2FddP8N4M5RjH6fy96Lg%2FXGNOYcHZB3QnrBJbgfB%2Fp2GDqZ9zI7fDj9ZZHXVz08ai8qxLYL1K1%2BdcORgervnTXoo%3D&amp;DBCODE=CJFD&amp;FileName=XIWS201803035&amp;TABLEName=cjfdlast2018&amp;nonce=081136EDC751497D9344A566D6AAC28D&amp;TIMESTAMP=1697619969060&amp;uid=" TargetMode="External"/><Relationship Id="rId22" Type="http://schemas.openxmlformats.org/officeDocument/2006/relationships/hyperlink" Target="http://ies.ijo.cn/gjykcn/article/abstract/202105022?st=search" TargetMode="External"/><Relationship Id="rId27" Type="http://schemas.openxmlformats.org/officeDocument/2006/relationships/hyperlink" Target="https://pubmed.ncbi.nlm.nih.gov/21963266/" TargetMode="External"/><Relationship Id="rId43" Type="http://schemas.openxmlformats.org/officeDocument/2006/relationships/hyperlink" Target="https://pubmed.ncbi.nlm.nih.gov/21815829/" TargetMode="External"/><Relationship Id="rId48" Type="http://schemas.openxmlformats.org/officeDocument/2006/relationships/hyperlink" Target="https://pubmed.ncbi.nlm.nih.gov/30364238/" TargetMode="External"/><Relationship Id="rId64" Type="http://schemas.openxmlformats.org/officeDocument/2006/relationships/hyperlink" Target="https://pubmed.ncbi.nlm.nih.gov/30205439/" TargetMode="External"/><Relationship Id="rId69" Type="http://schemas.openxmlformats.org/officeDocument/2006/relationships/hyperlink" Target="https://pubmed.ncbi.nlm.nih.gov/32620344/" TargetMode="External"/><Relationship Id="rId8" Type="http://schemas.openxmlformats.org/officeDocument/2006/relationships/hyperlink" Target="https://pubmed.ncbi.nlm.nih.gov/?term=Gan+J&amp;cauthor_id=35096861" TargetMode="External"/><Relationship Id="rId51" Type="http://schemas.openxmlformats.org/officeDocument/2006/relationships/hyperlink" Target="https://pubmed.ncbi.nlm.nih.gov/32086237/" TargetMode="External"/><Relationship Id="rId72" Type="http://schemas.openxmlformats.org/officeDocument/2006/relationships/hyperlink" Target="https://pubmed.ncbi.nlm.nih.gov/33707188/" TargetMode="External"/><Relationship Id="rId80" Type="http://schemas.openxmlformats.org/officeDocument/2006/relationships/hyperlink" Target="https://pubmed.ncbi.nlm.nih.gov/34924543/" TargetMode="External"/><Relationship Id="rId85" Type="http://schemas.openxmlformats.org/officeDocument/2006/relationships/hyperlink" Target="https://d.wanfangdata.com.cn/periodical/ChlQZXJpb2RpY2FsQ0hJTmV3UzIwMjMwODMxEg9sY3lrenoyMDIwMDYwMTQaCGVmNWFseDVw" TargetMode="External"/><Relationship Id="rId93" Type="http://schemas.openxmlformats.org/officeDocument/2006/relationships/theme" Target="theme/theme1.xml"/><Relationship Id="rId3" Type="http://schemas.openxmlformats.org/officeDocument/2006/relationships/settings" Target="settings.xml"/><Relationship Id="rId12" Type="http://schemas.openxmlformats.org/officeDocument/2006/relationships/hyperlink" Target="https://pubmed.ncbi.nlm.nih.gov/?term=Yang+N&amp;cauthor_id=33678055" TargetMode="External"/><Relationship Id="rId17" Type="http://schemas.openxmlformats.org/officeDocument/2006/relationships/hyperlink" Target="https://pubmed.ncbi.nlm.nih.gov/?term=Wang+S&amp;cauthor_id=32781450" TargetMode="External"/><Relationship Id="rId25" Type="http://schemas.openxmlformats.org/officeDocument/2006/relationships/hyperlink" Target="https://pubmed.ncbi.nlm.nih.gov/10048351/" TargetMode="External"/><Relationship Id="rId33" Type="http://schemas.openxmlformats.org/officeDocument/2006/relationships/hyperlink" Target="https://pubmed.ncbi.nlm.nih.gov/33001210/" TargetMode="External"/><Relationship Id="rId38" Type="http://schemas.openxmlformats.org/officeDocument/2006/relationships/hyperlink" Target="https://pubmed.ncbi.nlm.nih.gov/9029440/" TargetMode="External"/><Relationship Id="rId46" Type="http://schemas.openxmlformats.org/officeDocument/2006/relationships/hyperlink" Target="https://pubmed.ncbi.nlm.nih.gov/27435576/" TargetMode="External"/><Relationship Id="rId59" Type="http://schemas.openxmlformats.org/officeDocument/2006/relationships/hyperlink" Target="https://search.bvsalud.org/gim/resource/en/wpr-876809" TargetMode="External"/><Relationship Id="rId67" Type="http://schemas.openxmlformats.org/officeDocument/2006/relationships/hyperlink" Target="https://pubmed.ncbi.nlm.nih.gov/32888318/" TargetMode="External"/><Relationship Id="rId20" Type="http://schemas.openxmlformats.org/officeDocument/2006/relationships/hyperlink" Target="https://pubmed.ncbi.nlm.nih.gov/?term=Sun+W&amp;cauthor_id=36123161" TargetMode="External"/><Relationship Id="rId41" Type="http://schemas.openxmlformats.org/officeDocument/2006/relationships/hyperlink" Target="https://pubmed.ncbi.nlm.nih.gov/17295137/" TargetMode="External"/><Relationship Id="rId54" Type="http://schemas.openxmlformats.org/officeDocument/2006/relationships/hyperlink" Target="https://pubmed.ncbi.nlm.nih.gov/11401629/" TargetMode="External"/><Relationship Id="rId62" Type="http://schemas.openxmlformats.org/officeDocument/2006/relationships/hyperlink" Target="https://pubmed.ncbi.nlm.nih.gov/24685184/" TargetMode="External"/><Relationship Id="rId70" Type="http://schemas.openxmlformats.org/officeDocument/2006/relationships/hyperlink" Target="https://pesquisa.bvsalud.org/portal/resource/pt/wpr-837714" TargetMode="External"/><Relationship Id="rId75" Type="http://schemas.openxmlformats.org/officeDocument/2006/relationships/hyperlink" Target="https://kns.cnki.net/kcms2/article/abstract?v=kMpVSI0yL5dQ4276iV5pAyfWU3n2DY2HKMzFSZMTqpB6GY8slqNSonSaLil2zTGIgiuCuS4EkUTEm1HfM22w1Od2jLTcswWIIrnVdoclpgs427ALRXZR22QTM90sIB8YtB8XIPTPdLQDikTeVgtcPw==&amp;uniplatform=NZKPT" TargetMode="External"/><Relationship Id="rId83" Type="http://schemas.openxmlformats.org/officeDocument/2006/relationships/hyperlink" Target="http://ies.ijo.cn/gjykcn/article/abstract/201911029" TargetMode="External"/><Relationship Id="rId88" Type="http://schemas.openxmlformats.org/officeDocument/2006/relationships/hyperlink" Target="https://kns.cnki.net/KXReader/Detail?invoice=wBIoEKlszeHtcFy%2F0Z%2BREOZKC7z8jZrn4tLisdjS18NpBvIKKmj5CGpVQ5%2BUgBLXXDxDuWWNpVqsBO05AO6RbwTAQHTY%2B%2BSba%2BUUbstBia6RHMd8cESWjDVwsHNPA%2BnPy5Q2Etid2C%2BL2U1q62YnwYTVc8p1fjt%2FQfeN%2FDyBeR4%3D&amp;DBCODE=CJFD&amp;FileName=SXYY202009033&amp;TABLEName=cjfdlast2020&amp;nonce=7DCBCDE80DCE4964BE1AC9288A44D63E&amp;TIMESTAMP=1697618145455&amp;uid=" TargetMode="External"/><Relationship Id="rId91" Type="http://schemas.openxmlformats.org/officeDocument/2006/relationships/hyperlink" Target="https://d.wanfangdata.com.cn/periodical/ChlQZXJpb2RpY2FsQ0hJTmV3UzIwMjMwODMxEg96amxjeXgyMDE5MDYwMzIaCGpocWdiZ213" TargetMode="External"/><Relationship Id="rId1" Type="http://schemas.openxmlformats.org/officeDocument/2006/relationships/numbering" Target="numbering.xml"/><Relationship Id="rId6" Type="http://schemas.openxmlformats.org/officeDocument/2006/relationships/hyperlink" Target="https://pubmed.ncbi.nlm.nih.gov/?term=Li+SM&amp;cauthor_id=24445721" TargetMode="External"/><Relationship Id="rId15" Type="http://schemas.openxmlformats.org/officeDocument/2006/relationships/hyperlink" Target="https://journals.lww.com/claojournal/pages/articleviewer.aspx?year=2021&amp;issue=02000&amp;article=00007&amp;type=Fulltext" TargetMode="External"/><Relationship Id="rId23" Type="http://schemas.openxmlformats.org/officeDocument/2006/relationships/hyperlink" Target="https://www.sciencedirect.com/science/article/abs/pii/S0181551223000281" TargetMode="External"/><Relationship Id="rId28" Type="http://schemas.openxmlformats.org/officeDocument/2006/relationships/hyperlink" Target="https://pubmed.ncbi.nlm.nih.gov/26228967/" TargetMode="External"/><Relationship Id="rId36" Type="http://schemas.openxmlformats.org/officeDocument/2006/relationships/hyperlink" Target="https://pubmed.ncbi.nlm.nih.gov/33586090/" TargetMode="External"/><Relationship Id="rId49" Type="http://schemas.openxmlformats.org/officeDocument/2006/relationships/hyperlink" Target="https://pubmed.ncbi.nlm.nih.gov/31602553/" TargetMode="External"/><Relationship Id="rId57" Type="http://schemas.openxmlformats.org/officeDocument/2006/relationships/hyperlink" Target="https://pubmed.ncbi.nlm.nih.gov/26313301/" TargetMode="External"/><Relationship Id="rId10" Type="http://schemas.openxmlformats.org/officeDocument/2006/relationships/hyperlink" Target="https://pubmed.ncbi.nlm.nih.gov/?term=Lanca+C&amp;cauthor_id=37033047" TargetMode="External"/><Relationship Id="rId31" Type="http://schemas.openxmlformats.org/officeDocument/2006/relationships/hyperlink" Target="https://pubmed.ncbi.nlm.nih.gov/32019700/" TargetMode="External"/><Relationship Id="rId44" Type="http://schemas.openxmlformats.org/officeDocument/2006/relationships/hyperlink" Target="https://pubmed.ncbi.nlm.nih.gov/24212187/" TargetMode="External"/><Relationship Id="rId52" Type="http://schemas.openxmlformats.org/officeDocument/2006/relationships/hyperlink" Target="https://pubmed.ncbi.nlm.nih.gov/19028329/" TargetMode="External"/><Relationship Id="rId60" Type="http://schemas.openxmlformats.org/officeDocument/2006/relationships/hyperlink" Target="https://pubmed.ncbi.nlm.nih.gov/19167081/" TargetMode="External"/><Relationship Id="rId65" Type="http://schemas.openxmlformats.org/officeDocument/2006/relationships/hyperlink" Target="https://pubmed.ncbi.nlm.nih.gov/30632410/" TargetMode="External"/><Relationship Id="rId73" Type="http://schemas.openxmlformats.org/officeDocument/2006/relationships/hyperlink" Target="https://kns.cnki.net/kcms2/article/abstract?v=kMpVSI0yL5e4WybC_Vkk2fuxkVrH5GbNYw_YTm1kh7OPigGpkPAH-gHEf-rjEIMXPQPBdZs9TLhRZrzjmdBzM-L9mFD2ZGjBHkSE8_x4dFc-NOsldYf2li52FIC1Dyasy7D-V1XxCz0zK3wcd6j3kA==&amp;uniplatform=NZKPT" TargetMode="External"/><Relationship Id="rId78" Type="http://schemas.openxmlformats.org/officeDocument/2006/relationships/hyperlink" Target="https://pubmed.ncbi.nlm.nih.gov/35184254/" TargetMode="External"/><Relationship Id="rId81" Type="http://schemas.openxmlformats.org/officeDocument/2006/relationships/hyperlink" Target="http://ies.ijo.cn/gjykcn/article/abstract/201807046" TargetMode="External"/><Relationship Id="rId86" Type="http://schemas.openxmlformats.org/officeDocument/2006/relationships/hyperlink" Target="https://med.wanfangdata.com.cn/Paper/Detail?id=PeriodicalPaper_ykyj202006013&amp;dbid=WF_QK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pubmed.ncbi.nlm.nih.gov/?term=Gong+Q&amp;cauthor_id=28494063" TargetMode="External"/><Relationship Id="rId13" Type="http://schemas.openxmlformats.org/officeDocument/2006/relationships/hyperlink" Target="https://pubmed.ncbi.nlm.nih.gov/?term=Zhao+C&amp;cauthor_id=33287746" TargetMode="External"/><Relationship Id="rId18" Type="http://schemas.openxmlformats.org/officeDocument/2006/relationships/hyperlink" Target="https://journals.plos.org/plosone/article?id=10.1371/journal.pone.0282286" TargetMode="External"/><Relationship Id="rId39" Type="http://schemas.openxmlformats.org/officeDocument/2006/relationships/hyperlink" Target="https://pubmed.ncbi.nlm.nih.gov/11486796/" TargetMode="External"/><Relationship Id="rId34" Type="http://schemas.openxmlformats.org/officeDocument/2006/relationships/hyperlink" Target="https://pubmed.ncbi.nlm.nih.gov/32038101/" TargetMode="External"/><Relationship Id="rId50" Type="http://schemas.openxmlformats.org/officeDocument/2006/relationships/hyperlink" Target="https://pubmed.ncbi.nlm.nih.gov/31197953/" TargetMode="External"/><Relationship Id="rId55" Type="http://schemas.openxmlformats.org/officeDocument/2006/relationships/hyperlink" Target="https://pubmed.ncbi.nlm.nih.gov/6514306/" TargetMode="External"/><Relationship Id="rId76" Type="http://schemas.openxmlformats.org/officeDocument/2006/relationships/hyperlink" Target="https://kns.cnki.net/kcms2/article/abstract?v=kMpVSI0yL5ddlNX5yFtpkyWLUHClEJiHZkSNwalTqzQbAzbueT_YFhcKk1dbmNRRsmIVIUPtb0V3BbuB6pxmzOQmEEbFkRAQtu-W9QyGIDMUPMm2GMJY9--hKgY5YPIzLlblg8lPBDtEXsPmMriENw==&amp;uniplatform=NZKPT" TargetMode="External"/><Relationship Id="rId7" Type="http://schemas.openxmlformats.org/officeDocument/2006/relationships/hyperlink" Target="https://pubmed.ncbi.nlm.nih.gov/?term=Chen+C&amp;cauthor_id=34925913" TargetMode="External"/><Relationship Id="rId71" Type="http://schemas.openxmlformats.org/officeDocument/2006/relationships/hyperlink" Target="https://pubmed.ncbi.nlm.nih.gov/34228946/" TargetMode="External"/><Relationship Id="rId92" Type="http://schemas.openxmlformats.org/officeDocument/2006/relationships/fontTable" Target="fontTable.xml"/><Relationship Id="rId2" Type="http://schemas.openxmlformats.org/officeDocument/2006/relationships/styles" Target="styles.xml"/><Relationship Id="rId29" Type="http://schemas.openxmlformats.org/officeDocument/2006/relationships/hyperlink" Target="https://pubmed.ncbi.nlm.nih.gov/28682887/" TargetMode="External"/><Relationship Id="rId24" Type="http://schemas.openxmlformats.org/officeDocument/2006/relationships/hyperlink" Target="https://pubmed.ncbi.nlm.nih.gov/2742290/" TargetMode="External"/><Relationship Id="rId40" Type="http://schemas.openxmlformats.org/officeDocument/2006/relationships/hyperlink" Target="https://pubmed.ncbi.nlm.nih.gov/16503774/" TargetMode="External"/><Relationship Id="rId45" Type="http://schemas.openxmlformats.org/officeDocument/2006/relationships/hyperlink" Target="https://pubmed.ncbi.nlm.nih.gov/26218150/" TargetMode="External"/><Relationship Id="rId66" Type="http://schemas.openxmlformats.org/officeDocument/2006/relationships/hyperlink" Target="https://pubmed.ncbi.nlm.nih.gov/29974278/" TargetMode="External"/><Relationship Id="rId87" Type="http://schemas.openxmlformats.org/officeDocument/2006/relationships/hyperlink" Target="https://med.wanfangdata.com.cn/Paper/Detail?id=PeriodicalPaper_hgzy202001032&amp;dbid=WF_QK" TargetMode="External"/><Relationship Id="rId61" Type="http://schemas.openxmlformats.org/officeDocument/2006/relationships/hyperlink" Target="https://pubmed.ncbi.nlm.nih.gov/33205372/" TargetMode="External"/><Relationship Id="rId82" Type="http://schemas.openxmlformats.org/officeDocument/2006/relationships/hyperlink" Target="http://ies.ijo.cn/gjykcn/article/abstract/201704057" TargetMode="External"/><Relationship Id="rId19" Type="http://schemas.openxmlformats.org/officeDocument/2006/relationships/hyperlink" Target="https://www.mdpi.com/2077-0383/10/17/3766" TargetMode="External"/><Relationship Id="rId14" Type="http://schemas.openxmlformats.org/officeDocument/2006/relationships/hyperlink" Target="https://pubmed.ncbi.nlm.nih.gov/?term=Zheng+NN&amp;cauthor_id=35919929" TargetMode="External"/><Relationship Id="rId30" Type="http://schemas.openxmlformats.org/officeDocument/2006/relationships/hyperlink" Target="https://pubmed.ncbi.nlm.nih.gov/30514630/" TargetMode="External"/><Relationship Id="rId35" Type="http://schemas.openxmlformats.org/officeDocument/2006/relationships/hyperlink" Target="https://pubmed.ncbi.nlm.nih.gov/33545170/" TargetMode="External"/><Relationship Id="rId56" Type="http://schemas.openxmlformats.org/officeDocument/2006/relationships/hyperlink" Target="https://pubmed.ncbi.nlm.nih.gov/29398233/" TargetMode="External"/><Relationship Id="rId77" Type="http://schemas.openxmlformats.org/officeDocument/2006/relationships/hyperlink" Target="https://pubmed.ncbi.nlm.nih.gov/34782708/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9269</Words>
  <Characters>72069</Characters>
  <Application>Microsoft Office Word</Application>
  <DocSecurity>0</DocSecurity>
  <Lines>10295</Lines>
  <Paragraphs>9133</Paragraphs>
  <ScaleCrop>false</ScaleCrop>
  <Company/>
  <LinksUpToDate>false</LinksUpToDate>
  <CharactersWithSpaces>822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ou Krystian</dc:creator>
  <cp:keywords/>
  <dc:description/>
  <cp:lastModifiedBy>Zhou Krystian</cp:lastModifiedBy>
  <cp:revision>1</cp:revision>
  <dcterms:created xsi:type="dcterms:W3CDTF">2024-06-11T12:22:00Z</dcterms:created>
  <dcterms:modified xsi:type="dcterms:W3CDTF">2024-06-11T12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44a1d7d-205f-49ad-b067-5e4a3157ec81</vt:lpwstr>
  </property>
</Properties>
</file>